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21F20" w:rsidRPr="001E65A1" w:rsidRDefault="00B653F9">
      <w:pPr>
        <w:rPr>
          <w:b/>
          <w:lang w:val="en-GB"/>
        </w:rPr>
      </w:pPr>
      <w:proofErr w:type="gramStart"/>
      <w:r w:rsidRPr="001E65A1">
        <w:rPr>
          <w:b/>
          <w:lang w:val="en-GB"/>
        </w:rPr>
        <w:t>Occurrence</w:t>
      </w:r>
      <w:r w:rsidR="00321F20" w:rsidRPr="001E65A1">
        <w:rPr>
          <w:b/>
          <w:lang w:val="en-GB"/>
        </w:rPr>
        <w:t xml:space="preserve"> records used </w:t>
      </w:r>
      <w:r w:rsidR="005E7649" w:rsidRPr="001E65A1">
        <w:rPr>
          <w:b/>
          <w:lang w:val="en-GB"/>
        </w:rPr>
        <w:t xml:space="preserve">for ecological niche characterization of reproductive modes in </w:t>
      </w:r>
      <w:r w:rsidR="005E7649" w:rsidRPr="001E65A1">
        <w:rPr>
          <w:b/>
          <w:i/>
          <w:lang w:val="en-GB"/>
        </w:rPr>
        <w:t xml:space="preserve">Salamandra </w:t>
      </w:r>
      <w:r w:rsidR="005E7649" w:rsidRPr="001E65A1">
        <w:rPr>
          <w:b/>
          <w:lang w:val="en-GB"/>
        </w:rPr>
        <w:t xml:space="preserve">and </w:t>
      </w:r>
      <w:r w:rsidR="005E7649" w:rsidRPr="001E65A1">
        <w:rPr>
          <w:b/>
          <w:i/>
          <w:lang w:val="en-GB"/>
        </w:rPr>
        <w:t>Lyciasalamandra</w:t>
      </w:r>
      <w:r w:rsidR="00321F20" w:rsidRPr="001E65A1">
        <w:rPr>
          <w:b/>
          <w:lang w:val="en-GB"/>
        </w:rPr>
        <w:t>.</w:t>
      </w:r>
      <w:proofErr w:type="gramEnd"/>
      <w:r w:rsidR="00321F20" w:rsidRPr="001E65A1">
        <w:rPr>
          <w:b/>
          <w:lang w:val="en-GB"/>
        </w:rPr>
        <w:t xml:space="preserve"> </w:t>
      </w:r>
      <w:r w:rsidR="005E7649" w:rsidRPr="001E65A1">
        <w:rPr>
          <w:b/>
          <w:lang w:val="en-GB"/>
        </w:rPr>
        <w:t>Geographic coordinates (WGS84) and values of environmental variables (</w:t>
      </w:r>
      <w:r w:rsidR="00BC69A7">
        <w:rPr>
          <w:b/>
          <w:lang w:val="en-GB"/>
        </w:rPr>
        <w:t>AT</w:t>
      </w:r>
      <w:r w:rsidR="005E7649" w:rsidRPr="001E65A1">
        <w:rPr>
          <w:b/>
          <w:lang w:val="en-GB"/>
        </w:rPr>
        <w:t xml:space="preserve">: Annual mean temperature, FORESTCO: percentage of forest cover, SLOPE: topographic slope, SOIL: soil moisture, VPD: </w:t>
      </w:r>
      <w:r w:rsidR="00DE44A1">
        <w:rPr>
          <w:b/>
          <w:lang w:val="en-GB"/>
        </w:rPr>
        <w:t>Vapor</w:t>
      </w:r>
      <w:r w:rsidR="005E7649" w:rsidRPr="001E65A1">
        <w:rPr>
          <w:b/>
          <w:lang w:val="en-GB"/>
        </w:rPr>
        <w:t xml:space="preserve"> pres</w:t>
      </w:r>
      <w:r w:rsidR="00481F2A">
        <w:rPr>
          <w:b/>
          <w:lang w:val="en-GB"/>
        </w:rPr>
        <w:t xml:space="preserve">sure deficit, KBIN: </w:t>
      </w:r>
      <w:proofErr w:type="gramStart"/>
      <w:r w:rsidR="00481F2A">
        <w:rPr>
          <w:b/>
          <w:lang w:val="en-GB"/>
        </w:rPr>
        <w:t>presence(</w:t>
      </w:r>
      <w:proofErr w:type="gramEnd"/>
      <w:r w:rsidR="00481F2A">
        <w:rPr>
          <w:b/>
          <w:lang w:val="en-GB"/>
        </w:rPr>
        <w:t>1</w:t>
      </w:r>
      <w:r w:rsidR="005E7649" w:rsidRPr="001E65A1">
        <w:rPr>
          <w:b/>
          <w:lang w:val="en-GB"/>
        </w:rPr>
        <w:t>)/absence(0) of karstic lithology) are represented. Columns “mode” and “rep” represent classifications used for comparisons between pueriparous groups and re</w:t>
      </w:r>
      <w:r w:rsidR="00C076F6">
        <w:rPr>
          <w:b/>
          <w:lang w:val="en-GB"/>
        </w:rPr>
        <w:t xml:space="preserve">productive modes, respectively. </w:t>
      </w:r>
      <w:r w:rsidR="005E7649" w:rsidRPr="00D9217B">
        <w:rPr>
          <w:b/>
          <w:lang w:val="pt-PT"/>
        </w:rPr>
        <w:t xml:space="preserve">Lycia: pueriparous </w:t>
      </w:r>
      <w:r w:rsidR="005E7649" w:rsidRPr="00D9217B">
        <w:rPr>
          <w:b/>
          <w:i/>
          <w:lang w:val="pt-PT"/>
        </w:rPr>
        <w:t>Lyciasalamandra</w:t>
      </w:r>
      <w:r w:rsidR="00C076F6">
        <w:rPr>
          <w:b/>
          <w:lang w:val="pt-PT"/>
        </w:rPr>
        <w:t xml:space="preserve">, </w:t>
      </w:r>
      <w:r w:rsidR="005E7649" w:rsidRPr="00D9217B">
        <w:rPr>
          <w:b/>
          <w:lang w:val="pt-PT"/>
        </w:rPr>
        <w:t>Alp</w:t>
      </w:r>
      <w:r w:rsidR="00C076F6">
        <w:rPr>
          <w:b/>
          <w:lang w:val="pt-PT"/>
        </w:rPr>
        <w:t>s</w:t>
      </w:r>
      <w:r w:rsidR="005E7649" w:rsidRPr="00D9217B">
        <w:rPr>
          <w:b/>
          <w:lang w:val="pt-PT"/>
        </w:rPr>
        <w:t>: puer</w:t>
      </w:r>
      <w:r w:rsidR="00C076F6">
        <w:rPr>
          <w:b/>
          <w:lang w:val="pt-PT"/>
        </w:rPr>
        <w:t xml:space="preserve">iparous Alpine salamanders, </w:t>
      </w:r>
      <w:r w:rsidR="005E7649" w:rsidRPr="00D9217B">
        <w:rPr>
          <w:b/>
          <w:lang w:val="pt-PT"/>
        </w:rPr>
        <w:t>Salg</w:t>
      </w:r>
      <w:r w:rsidR="00C076F6">
        <w:rPr>
          <w:b/>
          <w:lang w:val="pt-PT"/>
        </w:rPr>
        <w:t>t</w:t>
      </w:r>
      <w:r w:rsidR="005E7649" w:rsidRPr="00D9217B">
        <w:rPr>
          <w:b/>
          <w:lang w:val="pt-PT"/>
        </w:rPr>
        <w:t xml:space="preserve">: pueriparous </w:t>
      </w:r>
      <w:r w:rsidR="005E7649" w:rsidRPr="00D9217B">
        <w:rPr>
          <w:b/>
          <w:i/>
          <w:lang w:val="pt-PT"/>
        </w:rPr>
        <w:t>S. algira</w:t>
      </w:r>
      <w:r w:rsidR="00C076F6">
        <w:rPr>
          <w:b/>
          <w:lang w:val="pt-PT"/>
        </w:rPr>
        <w:t xml:space="preserve">, </w:t>
      </w:r>
      <w:r w:rsidR="005E7649" w:rsidRPr="00D9217B">
        <w:rPr>
          <w:b/>
          <w:lang w:val="pt-PT"/>
        </w:rPr>
        <w:t xml:space="preserve">Ssal: pueriparous </w:t>
      </w:r>
      <w:r w:rsidR="005E7649" w:rsidRPr="00D9217B">
        <w:rPr>
          <w:b/>
          <w:i/>
          <w:lang w:val="pt-PT"/>
        </w:rPr>
        <w:t>S. salamandra</w:t>
      </w:r>
      <w:r w:rsidR="005E7649" w:rsidRPr="00D9217B">
        <w:rPr>
          <w:b/>
          <w:lang w:val="pt-PT"/>
        </w:rPr>
        <w:t xml:space="preserve">, Larv: larviparous </w:t>
      </w:r>
      <w:r w:rsidR="005E7649" w:rsidRPr="00D9217B">
        <w:rPr>
          <w:b/>
          <w:i/>
          <w:lang w:val="pt-PT"/>
        </w:rPr>
        <w:t>Salamandra</w:t>
      </w:r>
      <w:r w:rsidR="005E7649" w:rsidRPr="00D9217B">
        <w:rPr>
          <w:b/>
          <w:lang w:val="pt-PT"/>
        </w:rPr>
        <w:t xml:space="preserve">, </w:t>
      </w:r>
      <w:r w:rsidR="00C076F6">
        <w:rPr>
          <w:b/>
          <w:lang w:val="pt-PT"/>
        </w:rPr>
        <w:t>Puer</w:t>
      </w:r>
      <w:r w:rsidR="005E7649" w:rsidRPr="00D9217B">
        <w:rPr>
          <w:b/>
          <w:lang w:val="pt-PT"/>
        </w:rPr>
        <w:t xml:space="preserve">: pueriparous salamanders regardless of origin. </w:t>
      </w:r>
      <w:r w:rsidR="005E7649" w:rsidRPr="001E65A1">
        <w:rPr>
          <w:b/>
          <w:lang w:val="en-GB"/>
        </w:rPr>
        <w:t>References for occurrence records from literature and databases used in this work can be found at the bottom of the table</w:t>
      </w:r>
    </w:p>
    <w:tbl>
      <w:tblPr>
        <w:tblW w:w="8659" w:type="dxa"/>
        <w:tblInd w:w="58" w:type="dxa"/>
        <w:tblCellMar>
          <w:left w:w="70" w:type="dxa"/>
          <w:right w:w="70" w:type="dxa"/>
        </w:tblCellMar>
        <w:tblLook w:val="04A0"/>
      </w:tblPr>
      <w:tblGrid>
        <w:gridCol w:w="2060"/>
        <w:gridCol w:w="667"/>
        <w:gridCol w:w="667"/>
        <w:gridCol w:w="620"/>
        <w:gridCol w:w="838"/>
        <w:gridCol w:w="760"/>
        <w:gridCol w:w="680"/>
        <w:gridCol w:w="586"/>
        <w:gridCol w:w="520"/>
        <w:gridCol w:w="741"/>
        <w:gridCol w:w="520"/>
      </w:tblGrid>
      <w:tr w:rsidR="00DB6DD9" w:rsidRPr="00DB6DD9" w:rsidTr="00C076F6">
        <w:trPr>
          <w:trHeight w:val="204"/>
          <w:tblHeader/>
        </w:trPr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Species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proofErr w:type="gramStart"/>
            <w:r w:rsidRPr="00DB6DD9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lat</w:t>
            </w:r>
            <w:proofErr w:type="gramEnd"/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proofErr w:type="gramStart"/>
            <w:r w:rsidRPr="00DB6DD9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long</w:t>
            </w:r>
            <w:proofErr w:type="gramEnd"/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BC69A7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AT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BF16F5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FORESTCO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BF16F5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SLOPE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BF16F5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SOIL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BF16F5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VPD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BF16F5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KBIN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proofErr w:type="gramStart"/>
            <w:r w:rsidRPr="00DB6DD9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mode</w:t>
            </w:r>
            <w:proofErr w:type="gramEnd"/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proofErr w:type="gramStart"/>
            <w:r w:rsidRPr="00DB6DD9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rep</w:t>
            </w:r>
            <w:proofErr w:type="gramEnd"/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Lyciasalamandra</w:t>
            </w: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 xml:space="preserve"> sp</w:t>
            </w:r>
            <w:r w:rsidR="00481F2A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</w:t>
            </w: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.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9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0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9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1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5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2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5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2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6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2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4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6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4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0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9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1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7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3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7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96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8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1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4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4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5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9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0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7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7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4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4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1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14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7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5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5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1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9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9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07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1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2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7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0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8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1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3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6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79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9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4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74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2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7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7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3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8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6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5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5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8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8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2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27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0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2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9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4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9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4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9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5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63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4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5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3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2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5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4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5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0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3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6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6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8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6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6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1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9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1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2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7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5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3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0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0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2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8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3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1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4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6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5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9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3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8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6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3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3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8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7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03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3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6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7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3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9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8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6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8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0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8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4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52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3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0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1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7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4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9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7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3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6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9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8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6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3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1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5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76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6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9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0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6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5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33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4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4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9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3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9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1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6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5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7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1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0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7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8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5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8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2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0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5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9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7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5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7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5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6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8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4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3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9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7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3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6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33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1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01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34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1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1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2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1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5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6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9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21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1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3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3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2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58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72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0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16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8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1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9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7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4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1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5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9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3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9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2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5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1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6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4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3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4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4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1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9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4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3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9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3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4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3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6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3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6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4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6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8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1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6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7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9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6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3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4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4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6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2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0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2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7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9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6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6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7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4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1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5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0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3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64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5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6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6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72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3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9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0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7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9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7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53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2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9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0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1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2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9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3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3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0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5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0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9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2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4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5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70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8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0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9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2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2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22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5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33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6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35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0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3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9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4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3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9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4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4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4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36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0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4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0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72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20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2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0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20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8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1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9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90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3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6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1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1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4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6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2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3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6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9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3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6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07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0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3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5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0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8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0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5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2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2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1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67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45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4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91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89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4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9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3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7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3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78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3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0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6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5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2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3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6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2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5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2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5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35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1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35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7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84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8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0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1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9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7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0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6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2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0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1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7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5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9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53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1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4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1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9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6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6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1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2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1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7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22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1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5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26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5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27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7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0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9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0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5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7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9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5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0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0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9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3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5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9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7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1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9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2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38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4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1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1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73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7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6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3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0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3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6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0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4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4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9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1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8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6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3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0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96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9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0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7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0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6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3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7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7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7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69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4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92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1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0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63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1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9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0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0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5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10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8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67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0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4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2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8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2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4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6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7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93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5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2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1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95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3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0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2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26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5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4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3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3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0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4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0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9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9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0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2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4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89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8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74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0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5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6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9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3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3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3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9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7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7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4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9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3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5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5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9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7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0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6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3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09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9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0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0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3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8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9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8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3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8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6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8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4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52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8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3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3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3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0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4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2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3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5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7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0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2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6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8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8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4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0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7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0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9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4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2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8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9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09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8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7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6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7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7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1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Salamandra algira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9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1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2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4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6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2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8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1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3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8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0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3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8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2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6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2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9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4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4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4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4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1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5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6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3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3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8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2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3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1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3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7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7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3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5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8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3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6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1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9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4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1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0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5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6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4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2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9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5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7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1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2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2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6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6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7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7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8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7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6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7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52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7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0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7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4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17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7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6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2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9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13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0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2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6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51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3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1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5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4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0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99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5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6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8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5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6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9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6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8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8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62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9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2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5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9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1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5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9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1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3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4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9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9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1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2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54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0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9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0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6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9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1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8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06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1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1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5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1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9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10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1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4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1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2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7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2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6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3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5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5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2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5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3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3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7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8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2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2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8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0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9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3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9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0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9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6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16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9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1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9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2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4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9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4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8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5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1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88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6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8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1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0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6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7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2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7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4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7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9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7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0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8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37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9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0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7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3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2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1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6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0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5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2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5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5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5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7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9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5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9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0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5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1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3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6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2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4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1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4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0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5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8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6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3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5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6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53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0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2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5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1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8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4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3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64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4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8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65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6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3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72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1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06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80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7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94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2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5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0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2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0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9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2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9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5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3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0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7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4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6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3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2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3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38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9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8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3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3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1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0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9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5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0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4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5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4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7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8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5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9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5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5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7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0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6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2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8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8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9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5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0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8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0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0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0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5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2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Salamandra atra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6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6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5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8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3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4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3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7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2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4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3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0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4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9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9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4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2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5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1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0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2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3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1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6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2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8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6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6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9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2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5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4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2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2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7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1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7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3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7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6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5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0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1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0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0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7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2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4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7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5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4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7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3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2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5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2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9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4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2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5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0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2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9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0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5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3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9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9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7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7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0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6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1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8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7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7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3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4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3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7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7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4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1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7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8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3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1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6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1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6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7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51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7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0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55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0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0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4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6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72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0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9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5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70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2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8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8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2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8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5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8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0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3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6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0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9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8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1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9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3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8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6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79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1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2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8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2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8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5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0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0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1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3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5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5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1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0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7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0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6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1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1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1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9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6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8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0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4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5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2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3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5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8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2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9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5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2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03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5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6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8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7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5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7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7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7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3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1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6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33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9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4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9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4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8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3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79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9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4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2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2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8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7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0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7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19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23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8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6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2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4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6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7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87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9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9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2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6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7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Salamandra corsica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6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9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2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8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2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1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2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3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6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8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0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9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0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0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7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2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2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0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2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4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9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9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.8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9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1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8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3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1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7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.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2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5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1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6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8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9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2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1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9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0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2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0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8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1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6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4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.4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2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1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8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9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9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9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2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2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3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1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3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3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1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0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8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4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9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2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8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3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1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8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8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9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7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9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9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6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6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9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1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3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2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9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4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3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8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6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5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6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7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8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4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3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7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6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2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32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1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2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6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2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2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9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3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7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1.3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1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8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2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6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7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0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5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4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3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8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.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7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3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63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1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1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7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0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.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8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8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2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4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4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2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8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8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7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0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0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3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.6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5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8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5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7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1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36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74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5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4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8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1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0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8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9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8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8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8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1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3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.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6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8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3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0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0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1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4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53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0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5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1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5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0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2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6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9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6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3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3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1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7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4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.6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9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8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3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37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3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6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0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7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.6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2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44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.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1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1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Salamandra infraimmaculata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7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0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4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3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67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5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4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5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1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5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6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9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7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9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9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2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4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4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3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0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8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7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0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6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5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7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2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40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4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50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3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2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4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6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4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7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37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5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5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0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9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3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0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15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1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8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2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0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3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3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9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4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01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3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3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4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5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5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6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7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4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6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7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3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4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7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6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8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4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0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5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0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6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9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8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1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9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9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0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2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1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9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4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5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6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7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46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1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0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9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2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8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80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0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5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2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1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1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2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5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3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5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2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9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3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6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9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6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9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8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3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7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4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2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2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3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73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8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55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8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0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9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9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1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2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4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4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0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7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91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2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1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12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6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07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24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8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2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2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7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23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6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6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1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6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5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4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4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70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9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0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3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0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5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6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5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3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22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17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1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3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1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5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1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7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0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4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7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5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0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0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5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8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5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8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9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0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6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6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2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8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5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4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6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89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2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5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8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3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4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4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2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59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3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7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2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3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9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70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3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5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2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2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9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5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5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8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5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8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37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2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7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6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3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5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Salamandra lanzai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4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8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9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7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98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8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6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94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8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0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9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2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2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7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7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2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70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2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9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8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2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0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7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7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6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8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1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5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4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6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0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4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2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4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6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0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4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0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2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5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3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8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0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8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2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7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6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4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7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9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8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5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9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2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6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1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4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8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1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2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0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6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4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4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4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7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0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8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0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9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8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0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9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3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8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9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9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9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9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7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2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9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5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2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9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Salamandra salamandra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12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3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26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05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1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4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8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01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5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6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7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3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64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7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2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19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3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7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00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4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1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2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2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3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1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3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5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7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6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3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5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58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6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4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1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9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93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6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63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8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0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03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9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5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4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0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73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7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3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0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6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4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3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2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2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2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20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9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7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23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1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0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49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2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25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1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2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4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9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17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4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93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9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23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1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7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55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4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7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72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25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7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4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91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3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11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6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60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4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9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3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94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2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5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34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01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2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3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2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6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60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9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3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0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1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26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2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2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0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2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80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81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7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42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5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6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0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04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59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5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2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97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3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6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08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0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96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19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8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9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6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5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2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5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90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7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5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5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12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5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6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4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5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03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9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3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1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3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4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71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19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4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26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3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0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3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1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3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1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63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5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6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9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4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1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41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96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18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2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80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4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1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02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71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3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97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6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8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4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6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4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7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39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7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04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6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6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6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6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4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00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94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9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9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7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8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6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8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8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7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5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1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46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9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55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5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3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6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5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1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7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5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5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2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10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6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0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1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85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98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3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66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52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21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86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35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11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69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87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7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5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7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10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8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65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5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2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2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7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6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6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2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02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38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5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20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1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6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1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5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2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7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3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7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09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9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6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7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8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1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5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6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3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5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8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9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1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9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6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12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6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2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2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00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4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7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6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8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6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8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3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8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3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0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4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1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5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8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8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1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7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5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7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0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3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7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7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3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4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9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7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3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26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8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5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4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4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8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3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64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6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1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5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7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5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1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2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3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4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87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60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4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8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92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50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2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4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47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12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9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17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45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7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8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1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20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00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65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9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0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0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13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44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6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60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8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6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0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83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49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61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9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5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6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09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15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3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2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37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1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01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33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38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98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9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9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9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4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2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6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46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2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2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4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78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4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5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61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95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0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50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1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9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9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9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14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5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8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52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5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5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9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85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1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7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9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6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1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4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6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73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5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48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5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9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2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04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2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7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84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1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3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1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4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9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2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32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66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6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0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6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2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5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1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4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4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2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1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6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6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0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5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44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1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29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46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15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2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9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84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9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2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9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5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6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5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2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5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2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3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2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9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2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8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8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9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1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4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44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35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1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3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3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5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7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5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6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9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3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7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4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6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2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5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8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7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6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19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46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36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7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3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22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3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7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5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6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8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46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4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9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8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7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07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7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71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49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0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69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2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5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7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46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0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3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5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1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1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5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93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9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3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4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0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4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5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2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30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4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5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3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81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2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23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43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4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67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14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5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4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5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0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46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3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25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0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2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2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6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62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95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8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90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5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19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01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47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0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61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6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98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14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56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22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92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51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5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3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8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3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92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51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73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12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30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98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96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9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3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1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5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0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3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37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2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46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47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94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22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9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76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9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08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9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30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2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98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04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83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5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8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2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8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62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0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4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20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0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70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60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16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13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30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6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26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33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07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2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90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78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32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5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9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5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22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21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9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98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4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02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80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5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4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2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6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31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5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14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25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23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5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16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1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0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7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96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0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1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16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75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59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1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1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23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92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6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43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2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86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29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56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45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09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12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48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94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00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8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6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9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5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54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4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0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4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4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20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2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9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1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7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1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4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88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7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9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13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9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80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2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0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9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5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09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89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7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1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67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9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44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72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0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6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0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1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2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1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9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7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2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06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9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0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9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1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83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1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56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47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0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7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18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5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5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9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9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9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7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2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2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30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6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6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24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9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6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2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27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3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4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7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7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5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6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3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1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4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1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5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53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8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2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9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6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0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3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8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7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2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5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2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9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4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3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9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5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1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2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4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5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8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9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7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5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0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3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2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7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7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0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9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5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4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1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6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4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4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2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7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8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2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8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7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5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7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8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7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5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3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7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9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4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5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1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0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5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0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5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9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26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0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7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8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4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4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1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1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94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0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8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5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3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5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0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1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6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5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6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8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62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7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79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7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3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8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31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4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4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3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50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8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4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15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8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5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01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03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12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5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3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9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9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27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9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70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76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0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4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4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29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5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87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4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3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22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65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53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0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9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7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1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9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53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2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66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7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2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9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1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4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78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9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2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6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9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2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73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17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0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2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2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5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0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2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8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1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1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88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26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7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18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8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53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9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0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5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5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0.85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4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6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2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0.1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68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0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0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6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2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4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7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2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2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4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4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9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8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5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0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6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1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6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7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1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3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10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9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7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22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33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4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9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33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0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6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6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5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5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8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0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00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1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4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1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6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1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0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7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2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8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8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8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1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7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93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5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0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3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2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4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1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1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3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3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4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2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97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8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79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46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4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4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9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4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4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7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04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8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3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15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6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0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6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4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1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9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3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5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7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9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48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9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39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6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21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25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24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7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3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0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63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9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2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1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6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4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86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6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9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99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3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73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18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8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3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9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09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58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2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2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8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6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8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3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59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51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2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6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8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1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39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8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6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0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0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94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95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2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7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1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4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4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9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4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7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9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31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55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8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66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8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5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0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9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1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77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41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3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08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9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8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4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6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0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0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26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5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8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88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9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0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6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9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6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5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7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0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8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2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2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0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16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3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6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57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0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96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5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1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2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0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6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19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5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7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4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4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3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5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6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9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2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0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2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9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1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0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94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3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3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4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2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4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8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8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70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2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2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89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5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6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5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2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2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99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1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8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2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4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0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9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0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32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6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2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57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0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8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6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7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3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8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5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9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4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9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9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7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8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4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9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1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56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0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24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47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6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9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3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8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8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57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7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5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3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8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8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1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6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8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1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3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8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2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5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8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81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1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8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7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7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2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73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0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6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98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72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92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5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2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9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7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5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3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8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0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75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6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0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1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0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7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9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2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7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82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9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43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2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2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5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5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1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2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5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7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19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7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0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2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7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5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5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4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54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8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0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8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0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3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0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3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96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9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8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1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4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7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6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1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6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2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4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8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95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0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0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4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8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2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94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8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0.93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59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6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87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86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6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1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3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9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4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0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32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2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5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2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5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7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0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9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99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6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3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5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2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89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4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2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2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0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7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9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16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6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6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5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2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3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9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1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2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5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0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3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9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5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9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1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6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4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2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0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6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1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0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8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91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5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8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5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1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4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9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1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9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6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9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9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3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7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1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8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5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9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8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8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2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4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0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3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0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6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0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9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2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6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6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03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0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9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9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7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4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0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6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6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4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6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92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6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5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4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2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0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8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0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6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9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6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0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7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7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3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9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1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3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7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7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3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06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0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3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53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6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1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8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6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0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5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0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0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6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6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2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0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9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0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7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2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68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6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2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0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8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5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6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3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2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4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1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9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6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3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99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6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6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9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2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2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6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4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5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2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4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3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8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2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6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1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8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1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0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9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4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1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4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6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9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9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3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4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8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7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9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1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70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4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54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4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9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6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0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3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6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4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2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8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7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6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7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9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0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5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2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7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2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83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1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6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0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2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0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0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3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6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2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8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4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47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63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8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7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6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5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5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8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4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6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2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3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6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2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4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3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9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0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1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0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8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5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1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3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0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9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0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8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7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4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7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9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9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2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0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3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2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13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6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8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2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4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9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8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3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2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5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1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8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7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42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8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8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1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0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0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6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7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56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9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7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8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3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4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7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6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9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1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4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2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6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8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8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3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5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8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7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9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56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5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2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6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8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85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1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2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0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9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2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6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83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2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8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1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8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2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89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0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6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3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0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1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7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7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3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2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4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9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9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5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4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8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2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5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9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3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6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8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7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2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6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3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0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8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1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9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01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1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2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1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2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0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2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6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4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0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4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2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6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1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2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2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5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79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1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7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8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4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8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6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7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8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8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1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8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0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5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3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8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5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77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3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0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0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0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83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1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1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5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8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52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1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9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7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3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8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0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8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3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71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1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4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3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0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7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9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3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6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3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1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4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1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4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1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02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9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8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6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3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6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3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8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3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8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9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3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5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3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6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1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5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02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3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3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3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3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6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2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8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8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4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9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4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4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5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6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8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2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5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9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6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3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8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0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8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70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5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1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5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5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71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0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7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7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5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1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1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8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7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4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7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7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7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8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8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4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9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29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9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5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0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3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5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7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4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4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0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1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5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8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6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5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0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7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5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5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2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5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0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3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6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4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3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3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88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0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1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51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6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0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9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3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60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9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1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9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1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0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8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9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0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6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2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3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9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8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6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6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5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7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16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6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9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2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58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9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6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5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2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8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0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9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9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4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6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3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8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8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24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7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7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9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2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86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5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0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23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9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0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0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2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5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3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4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6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4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5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1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8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3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03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1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7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0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8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6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7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4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7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5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26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8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8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68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9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8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9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9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6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6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7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0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7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8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0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6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2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6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1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9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8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6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2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7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6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8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3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5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9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1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2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1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1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0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0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7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9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9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1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6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90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1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4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1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0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5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0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1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7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90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3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9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7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5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8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9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5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2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3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6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5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6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6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2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9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8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8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5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6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5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3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9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7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3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0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7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9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9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4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6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3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6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5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3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16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1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2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0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7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2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80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8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8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8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8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3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6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3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8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8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54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7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0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96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3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6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9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5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7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5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2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4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2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7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0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6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4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9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3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2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18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0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28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8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6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4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4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0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0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2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9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3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87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0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0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1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3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05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3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6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5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3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3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0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4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8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1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9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3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4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0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6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1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3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1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08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0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1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8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8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0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6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9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9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4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71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0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9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71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7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2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8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3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8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9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1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0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5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5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6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8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5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8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5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2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8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7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7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5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9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2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7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0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1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9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9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70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1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26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0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5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9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7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2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39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28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9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9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1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5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6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9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04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6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9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8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4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6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3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7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6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9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8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1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4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6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2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9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9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5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05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1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1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3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9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9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9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6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7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1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1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5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9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9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5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7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7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8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1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0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97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0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0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5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7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5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6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0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4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2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1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7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8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6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1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3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7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5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3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8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0.62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4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8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8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7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0.62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24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8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0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6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8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6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7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20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1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8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7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1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1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4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1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1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2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1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31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8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7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8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9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0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7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3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7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7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0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6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9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0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9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2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22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4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4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6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82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0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2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8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0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1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7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8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3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8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1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1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4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7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2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1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5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7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6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7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4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0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4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9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2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3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9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3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2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8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2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7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5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4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0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2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1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7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29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0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2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1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3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3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1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3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8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8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0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8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6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0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7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8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9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3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2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3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0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3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4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64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4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2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7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4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8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5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2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2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4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9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1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3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3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6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9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2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9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4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1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1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0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3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7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8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6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5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9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1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9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1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3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9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7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1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1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4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2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2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7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0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2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1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4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9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9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1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5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8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71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7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6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71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8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6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5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6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9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1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7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7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12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6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8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95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7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6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9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7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6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71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2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4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0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8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4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1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2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7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5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5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2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84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1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5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8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0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8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1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7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4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4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0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1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7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7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3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9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6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3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5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5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4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3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3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2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2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4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2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9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8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6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32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1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8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9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1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9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6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6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1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5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8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8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1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2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1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4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6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5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7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3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9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0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7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30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1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6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7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5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3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4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4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8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4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0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24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4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4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6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5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4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4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5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4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3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6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4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3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8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3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79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3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8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1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40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0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7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7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2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7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8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46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5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4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3.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2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4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1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7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6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68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1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1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0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3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6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24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1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4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5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2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4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1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2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5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5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6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8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3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3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4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2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8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1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1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6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2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7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4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0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07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6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6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1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45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0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19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0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3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9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5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4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0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0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7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4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0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7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2.4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9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02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1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2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1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4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2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2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9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2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3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3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7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3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0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3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37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7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1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89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9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7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7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9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8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8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1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0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7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1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0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7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0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2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2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5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3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35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4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1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1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3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5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7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9.8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0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0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0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5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5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0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.5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6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1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6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0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0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4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6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9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2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1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5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9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1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2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8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5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8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8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3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.5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9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8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88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0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6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8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4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9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6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0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7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1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7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5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9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6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5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9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6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8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1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6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9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0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6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9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6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1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99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2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9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3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5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2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0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3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0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83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1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1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8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8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1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9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3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2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1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1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4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0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9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1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4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0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75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8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4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6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2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8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2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8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7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6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.5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9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2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2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2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5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1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2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2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3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7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3.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8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19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6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0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4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4.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3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80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8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3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1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7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5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87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5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5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8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4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5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3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9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0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7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9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9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3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1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9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58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5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3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0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9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9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6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6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5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7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2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12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8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90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7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95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6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07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8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4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2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7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5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4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3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1.7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2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1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7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8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27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1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15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6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1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7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9.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5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19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8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0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0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7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23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2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7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0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4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.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7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3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3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5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7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6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2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4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6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06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.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8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3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.5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73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6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1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3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0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2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94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9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6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9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3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2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3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2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4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24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4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7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99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5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75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1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09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1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0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0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8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7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9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6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8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1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9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2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9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7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15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5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53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.0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4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1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81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2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5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7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1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.0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5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3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6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5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6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8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3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0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6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71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0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5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07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5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67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8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0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5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1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94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7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0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8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7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00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6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41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7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7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91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3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65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6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9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89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6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03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1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9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80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8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3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19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4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6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6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46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.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4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0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22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9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05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.2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8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61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5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7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1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5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9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2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0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9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12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3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9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8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48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7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2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1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0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3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4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6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0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3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94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0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1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0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0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5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6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7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9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0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47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9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2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9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6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8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4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2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4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7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4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7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2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5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6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9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1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4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1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4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4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32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4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9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4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3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4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1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2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6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9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0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1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5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2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6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4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1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5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9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.7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4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2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3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5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9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4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8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64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4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4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5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5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8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94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8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5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4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1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1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7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3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8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8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9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1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3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1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67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6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6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6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6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6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2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5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7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1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7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2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97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11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10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6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72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0.70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7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5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7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1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9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2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3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9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0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04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5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9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6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2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38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1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2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1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0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3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8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7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3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1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8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0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9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0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7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1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5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9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3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9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7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8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7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7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5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7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6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1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3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8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5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9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5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2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7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09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7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8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78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2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6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3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2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5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6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2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1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4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.0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2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7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9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0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1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4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1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0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5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4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4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4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6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1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5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1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0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1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1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4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4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4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1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7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7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5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8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14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25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8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9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50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64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1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86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4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6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4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8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92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9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94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4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9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5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44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8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0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5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0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9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3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2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3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1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3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5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5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09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53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6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0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7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6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0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1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01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1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37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6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3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0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9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4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5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69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6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9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5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50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3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8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1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4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4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32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1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3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13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0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0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7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6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81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8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8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1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6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4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1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4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8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4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9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5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6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9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9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0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9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2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7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56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6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7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5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66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9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7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1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0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4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9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2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85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5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42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1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8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5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4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3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2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8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71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1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7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0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7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1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5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1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6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0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7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3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1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6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0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1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0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8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9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3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1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1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4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0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5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23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4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57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6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9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6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2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9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67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8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2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9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1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4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0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2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9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1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1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6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2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4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01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3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8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2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0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3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2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3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3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1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7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6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8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2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3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9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1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9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9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3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6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4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1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3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9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94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6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0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9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4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9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2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6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39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9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1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2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58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9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0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8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7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3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8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10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32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7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4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8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70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7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9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8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4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70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6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1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8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9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8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3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2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5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7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3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2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9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26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7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0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2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0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51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4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3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86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0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34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1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1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5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0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3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7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10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5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6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5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9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6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8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3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8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5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0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5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3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9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22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.7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3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5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1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1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2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7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.0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6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6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4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5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8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0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9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1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91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4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5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0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7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0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9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00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2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3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9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1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4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1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0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8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5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8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9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.8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1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2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2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6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61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3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6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6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2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2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9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.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4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5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1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63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6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4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9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5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6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4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1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0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8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3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9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8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0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6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1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6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0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5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5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6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7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9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9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7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9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0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60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9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6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1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5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9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1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5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75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4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66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0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9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0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2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3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8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9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4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9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6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82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0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2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0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0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0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8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1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1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68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5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89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2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6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3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7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1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5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5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65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89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2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0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7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09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4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4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4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3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6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4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34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4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1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3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3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6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5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7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4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1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3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0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0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1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1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7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3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1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5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9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5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1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3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4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71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6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5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30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9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4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0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.1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0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73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0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3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4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5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3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1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56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0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5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5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4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9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2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0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29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7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99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2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9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8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2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7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3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7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20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9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6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4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2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9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90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9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9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2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7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3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0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42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9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1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3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9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8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95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1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8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9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3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9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.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7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8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8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5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26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1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6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3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49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6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5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49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96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9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6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2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57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0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52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1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57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9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9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6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3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3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3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0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9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91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8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0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6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1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6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9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8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4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71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8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4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7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2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31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8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77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2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3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76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2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92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0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2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2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2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5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1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9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9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8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31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8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9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5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8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5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9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4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01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5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2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1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5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7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0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2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6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0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6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5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53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0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8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9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2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3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7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1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9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8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9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6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7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1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6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9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9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45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2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7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9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6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6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9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65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2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2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1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2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83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33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64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64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9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2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12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9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7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7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8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3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1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3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2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3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95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94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94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3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5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8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0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25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6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82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6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4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4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10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3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2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3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0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7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5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1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7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5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3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5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6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70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6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7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3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8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3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6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8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23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9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39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8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21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3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7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19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0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96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8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7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6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2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4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7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6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60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4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5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57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8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49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6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5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1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37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9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37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7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8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37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6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1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6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86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1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6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38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0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1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3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9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71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4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9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9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1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4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78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08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6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2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7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4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8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8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2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60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5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6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7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2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1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89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9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6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6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9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0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60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2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8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1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0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2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7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5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9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7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2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53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0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7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8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3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0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4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2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4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8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20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5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8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5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7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8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9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6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6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87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6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7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0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6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4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0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0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8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6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3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85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2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4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95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0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46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78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4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3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24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4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2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7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3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8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6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9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84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7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97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3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6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1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8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91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2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74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7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4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4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8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2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10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9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3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7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1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6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7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1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6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3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9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61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8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4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1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8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0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6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28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2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7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1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0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4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2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1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3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74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7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2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2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4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3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4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6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4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6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3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8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1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0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7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9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8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7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6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7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7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1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3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7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74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01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1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2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4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4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7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4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5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6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3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5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12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7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3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0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6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19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7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2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1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0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0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0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91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8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2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5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9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54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6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8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0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6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9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5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6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9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9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4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3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00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8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2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85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1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96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9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2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56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2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2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05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3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9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8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8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30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9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4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4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9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4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84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9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03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8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2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75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1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89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2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29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0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1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0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7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77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4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1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0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2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5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84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97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0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2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5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4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5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4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90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0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58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5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2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4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0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71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1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2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9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85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1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58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7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31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4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7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2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68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7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60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9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4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5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64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1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2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0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3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54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3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6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63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2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6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2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69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7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7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0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0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3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0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7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1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1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1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05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1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6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2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92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3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3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85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78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7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20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7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5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98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51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2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1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6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1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8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58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52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8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0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7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1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0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96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6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9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2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03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7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7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3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2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67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7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0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0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7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8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5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1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36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2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2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9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2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0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55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65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0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6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7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38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7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6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8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6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2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8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51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0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2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7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7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9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5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3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3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9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0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4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4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2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0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5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87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0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5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5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5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70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1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2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8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7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0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8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4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3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2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8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3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0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5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6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8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3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8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4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1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0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7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2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4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8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3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8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9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2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2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8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9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0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4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2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8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2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1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7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06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1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1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5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6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9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7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6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5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9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4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2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2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3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1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9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1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2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2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7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6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01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1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7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6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3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4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2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5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0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1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18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4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6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18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9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9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7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5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6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4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6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43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1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9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24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9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4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2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5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3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8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9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8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3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5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1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2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9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5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8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7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69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2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7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5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69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9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95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7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0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7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8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9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1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7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63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2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6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3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9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59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7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9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8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4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99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5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37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0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3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9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2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9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8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7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8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2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8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0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9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0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4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2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5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0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0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4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9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8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2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2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7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8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3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4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8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11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6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2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9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8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1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8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2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6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0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7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1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5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2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2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8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21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5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4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2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55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8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2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6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6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2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1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5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8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5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8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5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8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0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1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2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83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9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15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0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2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5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75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2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0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20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2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39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9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1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6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.9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8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84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6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15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6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3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6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84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0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6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3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5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3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2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1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3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9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47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8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4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0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2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8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9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9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8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9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0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9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1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8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6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8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0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0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4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8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1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0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0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8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4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2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05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7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4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6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1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72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53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2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7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9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4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29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56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4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2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1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7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2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9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6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5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6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58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5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8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08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4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9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92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7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7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8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92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8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78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3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1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9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5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8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21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1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4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2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6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5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2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7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62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3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0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8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31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7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28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7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89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6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8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03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0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3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5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5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3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2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8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1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0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0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7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3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9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5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66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6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3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9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2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20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7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9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9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21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7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7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4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7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69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3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8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1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9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6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4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7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1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0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4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6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2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1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21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2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3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4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6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9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3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8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2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2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6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7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4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4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1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49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3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5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3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0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2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26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2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3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5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1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2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0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21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5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4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2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1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7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1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0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8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0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1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49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0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7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91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1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6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0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5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5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2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9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6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52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8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2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9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5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1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0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3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5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5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4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7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8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8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5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66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7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6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00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6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50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7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46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2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02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4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7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2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5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2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6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3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3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3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1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1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5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43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0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6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0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9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3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1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3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5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1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3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24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9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8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1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6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3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7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9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1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7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8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7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8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23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1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9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8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6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4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40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7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0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3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1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38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8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1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8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2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5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4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7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2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3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4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3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7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4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9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5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0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07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8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2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3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5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52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9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5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89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8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9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7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0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82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5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9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8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6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9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31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2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1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5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5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1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3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26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60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4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31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2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24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29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1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9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4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3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2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7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0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1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3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1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03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8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3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2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4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2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9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5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4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1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0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9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9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4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1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8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7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7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4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6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6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0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85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.4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6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3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65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4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9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58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.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6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73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1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8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3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7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8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1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4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6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3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11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7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6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5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8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6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9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3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4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3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2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8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95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1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5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4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1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4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0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1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6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0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5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1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2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7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6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05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8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9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9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6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4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5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6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7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1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6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4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0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52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3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5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7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6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0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4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1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1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.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77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8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7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.7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0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0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8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1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8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38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5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41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2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85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5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0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8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3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1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73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6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9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5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9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25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0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16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9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0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0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9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4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56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5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79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9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0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9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1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1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2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8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5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9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9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9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9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8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6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2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8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8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4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2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6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5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71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6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8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92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4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73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6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2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2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9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9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4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0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6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8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3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3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1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1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2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79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3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1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62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9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0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7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2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6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1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2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4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3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0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7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5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4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4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1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6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7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4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2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5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6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0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8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0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9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7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4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1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1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0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1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75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9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0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4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4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7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2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2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5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0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7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8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9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9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7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9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9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6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8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4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2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9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9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72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0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3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3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0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2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9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56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1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3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6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4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9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2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7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0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3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4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3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0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7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2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7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6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23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5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8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2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1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7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2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9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7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0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7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0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1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1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9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6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0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3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6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41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2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6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00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7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0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2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2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1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6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1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4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75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82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1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6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4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2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9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4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91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9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6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5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5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4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9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6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9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2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11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7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6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8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4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73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7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7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6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6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7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9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6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0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6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11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05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5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3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45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4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1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8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9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5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21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9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7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7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7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1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4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1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1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7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65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0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5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5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07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8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8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41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6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6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6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0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6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6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4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2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8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4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1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4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9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41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1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3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9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0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8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8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9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8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84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2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7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98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2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2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6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8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2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2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2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9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8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2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9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7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55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8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8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6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63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1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4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8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2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5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2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2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1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9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8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3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1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9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3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9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7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7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1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0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70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3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2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0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4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3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0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3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7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7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69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6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3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87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5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4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1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4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4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8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4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3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0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1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5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9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29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8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0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9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2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7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1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8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7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5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14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0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8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7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1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5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2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8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3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8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1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8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6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8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9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7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7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0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8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2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5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1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8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4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8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0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2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4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9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7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8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0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3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2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3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9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4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5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5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00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9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8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4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1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1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9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2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1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5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6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9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0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7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0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4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9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1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0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54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0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4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.7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4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5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4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1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0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0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7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3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5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3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1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7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0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4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8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5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1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5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7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8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7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7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6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4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9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3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7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37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9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5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3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21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2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07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46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75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4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03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01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5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53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23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4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7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3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9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84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7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61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7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1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24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7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3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5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8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9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0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8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8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3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85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7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8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0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2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8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2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6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78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9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04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6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9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4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9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6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7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3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1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8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1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45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1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3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2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0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6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87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87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5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9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21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4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1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7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47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2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8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7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2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6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7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25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8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0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34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7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9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9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6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2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4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5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7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05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4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8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8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5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0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9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37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82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6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5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69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4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4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2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2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0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48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5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74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0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4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74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3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5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6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56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29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6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3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1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5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7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1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6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6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7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1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3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7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7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3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9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51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7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1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11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1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6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5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54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9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7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5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7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3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7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5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9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99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2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1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0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2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72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1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4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86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2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55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5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3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71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3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7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4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64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9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2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2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7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3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6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3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2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9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6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9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53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1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4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1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7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7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5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7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8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8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0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08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1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7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0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1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80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9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02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0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8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0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38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4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7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04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5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7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0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9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7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3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7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3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2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8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55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1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2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92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2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7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7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99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1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9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9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6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75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7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5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1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1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2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64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0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0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0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42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92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1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4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0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4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53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1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0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7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26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5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9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7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02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7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8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02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6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61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1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5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04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1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85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58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0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1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05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0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6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3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6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44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6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4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8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7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0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3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1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2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8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7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2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0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9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6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68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8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6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92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1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5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06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4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0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6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79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3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4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49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5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48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8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1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67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6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02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6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4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68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8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98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1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6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8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77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7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0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3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12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0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2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9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1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28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5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76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7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7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5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9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5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7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0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0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7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0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2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6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3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3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9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48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64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6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3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7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58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5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3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7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2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87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9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0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72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67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9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6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5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95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4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5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07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4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1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2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8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0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5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2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4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79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9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4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2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8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0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03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01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9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9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2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0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1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7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07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1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2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9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6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7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3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6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18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1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4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18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1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33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0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1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8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3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3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1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8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1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2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1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8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1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9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7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63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6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5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8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2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3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0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1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1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6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9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73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4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8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6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8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6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08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5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6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6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2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4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7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3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1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7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71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41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1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4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7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0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8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3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9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7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5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34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3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9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5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7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6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6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3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5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9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8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9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6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6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40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9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4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7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1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7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8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9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2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3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5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1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4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5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8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93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4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4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1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6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7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87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0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7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4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3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9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1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7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5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0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19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7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4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7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7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0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8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1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5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1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5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6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2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5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3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0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7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80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2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8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1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9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0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96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6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1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6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0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0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4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8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18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76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9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6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55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5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3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8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11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07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5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8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38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2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8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2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3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9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20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7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6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4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05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3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69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6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3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5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2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3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4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1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04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6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1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4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8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8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2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1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6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62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4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8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71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37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9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8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5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68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8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7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35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4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3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74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3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0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72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1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1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7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0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1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7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7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4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8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8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9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6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2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87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9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3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8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78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2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0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5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33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9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21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6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0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7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6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6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9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8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85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0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5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8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1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0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9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61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7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6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9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9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74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9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2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5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5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84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7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8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6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3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5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2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4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00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3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4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2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9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4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52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3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8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14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9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6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8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1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2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7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2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2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3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4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64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4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4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1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3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6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5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80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5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0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85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7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0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5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7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4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3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3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1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7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7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69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2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1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0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8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7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7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3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9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3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41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1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4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06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2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5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54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1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7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2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1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4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82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4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4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37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1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2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16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3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3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5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3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4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0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3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0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6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4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37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3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9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39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8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3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7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39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91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6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0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6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3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6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3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3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07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3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8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41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5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3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0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1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5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24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5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3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3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2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35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7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2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22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2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7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0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9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6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8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5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23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9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89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8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71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15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11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4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3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3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8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7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2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1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7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5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0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0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0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5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99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0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6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45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8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5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79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3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8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44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3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6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65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2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4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4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00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3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8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2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70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1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0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5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7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1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7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0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0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50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9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03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1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13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17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44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2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6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2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8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1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1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3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1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8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9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22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8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8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0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1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62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3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00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5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2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7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19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4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6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1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0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5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12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6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2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5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8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5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8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7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3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7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7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0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7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6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7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95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6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2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2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3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1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8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88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3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4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3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2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3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9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64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18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5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61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3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0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9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5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4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5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40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2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8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9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8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9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9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17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9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8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6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5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2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1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02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2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1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5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70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3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65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6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55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5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7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8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2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3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7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2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3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45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30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43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8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41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8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3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51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2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7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85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1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6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0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6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5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8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6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3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2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0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9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9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6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0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3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62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3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9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9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67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6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4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0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8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3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4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0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5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0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9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1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0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6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4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36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0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4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4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4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2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6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2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1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8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6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7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1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7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1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6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5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7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2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3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8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27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9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2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8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21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57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14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9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10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5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8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9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3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7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29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4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8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4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80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4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17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7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8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0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9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9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22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5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3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79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4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3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0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5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4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56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5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1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8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5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1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6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6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4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9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2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2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2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88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1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86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2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89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6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1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2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6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0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4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21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70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5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7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2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3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7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6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0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67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66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4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7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4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4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9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5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4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32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6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2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3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6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7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7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7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2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0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41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9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4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72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0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6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2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7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5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1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2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2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2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7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1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5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2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3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6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7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2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3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4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3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3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4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3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27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4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0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2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46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5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66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3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5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7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9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1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7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62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5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5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0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9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7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0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3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7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4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4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5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9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2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6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1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90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6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2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9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12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0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6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2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1.9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9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0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2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2.3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1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1.9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7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2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8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9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73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2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6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1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52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4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4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3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1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2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8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02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2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2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7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4.1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1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7.7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39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.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8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8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7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4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51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1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9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6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9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9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98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5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5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1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6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1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89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2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0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6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28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5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6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16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8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7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1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0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6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7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0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5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2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9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0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6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56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6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4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8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75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16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7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1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5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4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0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71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5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9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58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0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5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4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5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9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50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0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2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43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9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62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7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5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4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56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5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1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5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78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0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1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8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1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5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9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4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2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0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4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5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7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95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6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3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9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3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1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7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1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2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18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5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9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2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7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4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35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72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00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6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4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80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2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7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73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8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7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74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1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8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7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0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3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6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9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9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9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9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1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7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5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12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0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3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08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2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74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4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4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0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83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8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4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9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2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2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8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24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7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9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4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5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5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9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4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65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5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75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6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9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3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8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82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89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0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8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3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2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8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8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3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0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7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25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7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5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4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3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1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7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9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0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8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1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9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8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1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0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2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7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6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9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07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6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0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6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46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4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8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0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8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92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3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6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73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8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4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5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6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2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9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8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5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5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8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8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4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39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2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9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3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9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7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7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90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5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5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5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0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5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9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4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3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6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1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8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6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3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4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8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6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3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94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1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7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8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78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6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25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2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1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5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3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2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9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7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6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9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0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8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11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7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7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8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1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3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5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6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5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6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0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4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2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7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1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8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6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0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4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23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3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0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50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8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9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7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1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8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64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5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8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9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0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1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5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9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6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8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0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42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01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6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1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5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72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2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6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1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3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5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0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2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6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27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5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0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0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6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5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79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2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3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4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6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8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9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5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8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8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8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6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8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4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87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6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5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77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2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3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9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5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.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1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33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1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5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3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32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8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5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72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5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6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4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1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1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05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8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3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6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3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9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5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14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8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8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82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3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64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1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7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5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.2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89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2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9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6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59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3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2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6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2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9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3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.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15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0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4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6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4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9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5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4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72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6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3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5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2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41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70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0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09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5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1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0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0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0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.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6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9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8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9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4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1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1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7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6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.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2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.5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6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1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2.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3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8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1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.5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5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1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5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8.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1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7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.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9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5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1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.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9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7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7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5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4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2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8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0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3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6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7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3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9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6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1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1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0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5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42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8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0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0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0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1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7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2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9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.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3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91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5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0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1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6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6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9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1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2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1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6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9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1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8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0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0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1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1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8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8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8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5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1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2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7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6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8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1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9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6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0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3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3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3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1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0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9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5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7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7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7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2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4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3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8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9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3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0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1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0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3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5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1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2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4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8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0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6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4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7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.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8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0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5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4.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5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2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7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2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3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2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1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9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1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8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.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1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4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2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0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9.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4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6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03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4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1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2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1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3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3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1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5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4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1.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1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6.3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.6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2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5.0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3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3.5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42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5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.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8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2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3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7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6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0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5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5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8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3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9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78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</w:tbl>
    <w:p w:rsidR="007E2420" w:rsidRDefault="007E2420">
      <w:pPr>
        <w:rPr>
          <w:b/>
          <w:lang w:val="en-GB"/>
        </w:rPr>
      </w:pPr>
    </w:p>
    <w:p w:rsidR="005C512D" w:rsidRDefault="005C512D">
      <w:pPr>
        <w:rPr>
          <w:b/>
          <w:lang w:val="en-GB"/>
        </w:rPr>
      </w:pPr>
    </w:p>
    <w:p w:rsidR="0098391D" w:rsidRDefault="0098391D">
      <w:pPr>
        <w:rPr>
          <w:b/>
          <w:lang w:val="en-GB"/>
        </w:rPr>
      </w:pPr>
      <w:r>
        <w:rPr>
          <w:b/>
          <w:lang w:val="en-GB"/>
        </w:rPr>
        <w:lastRenderedPageBreak/>
        <w:t>Bibliography</w:t>
      </w:r>
    </w:p>
    <w:p w:rsidR="00CD08EE" w:rsidRPr="009078F1" w:rsidRDefault="00F761CA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b/>
          <w:sz w:val="16"/>
          <w:szCs w:val="16"/>
        </w:rPr>
        <w:fldChar w:fldCharType="begin" w:fldLock="1"/>
      </w:r>
      <w:r w:rsidR="00CD08EE" w:rsidRPr="009078F1">
        <w:rPr>
          <w:b/>
          <w:sz w:val="16"/>
          <w:szCs w:val="16"/>
        </w:rPr>
        <w:instrText xml:space="preserve">ADDIN Mendeley Bibliography CSL_BIBLIOGRAPHY </w:instrText>
      </w:r>
      <w:r w:rsidRPr="009078F1">
        <w:rPr>
          <w:b/>
          <w:sz w:val="16"/>
          <w:szCs w:val="16"/>
        </w:rPr>
        <w:fldChar w:fldCharType="separate"/>
      </w:r>
      <w:r w:rsidR="00CD08EE" w:rsidRPr="009078F1">
        <w:rPr>
          <w:rFonts w:ascii="Calibri" w:hAnsi="Calibri" w:cs="Calibri"/>
          <w:noProof/>
          <w:sz w:val="16"/>
          <w:szCs w:val="16"/>
        </w:rPr>
        <w:t>1.</w:t>
      </w:r>
      <w:r w:rsidR="00CD08EE" w:rsidRPr="009078F1">
        <w:rPr>
          <w:rFonts w:ascii="Calibri" w:hAnsi="Calibri" w:cs="Calibri"/>
          <w:noProof/>
          <w:sz w:val="16"/>
          <w:szCs w:val="16"/>
        </w:rPr>
        <w:tab/>
        <w:t xml:space="preserve">Johannesen, J. </w:t>
      </w:r>
      <w:r w:rsidR="00CD08EE"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="00CD08EE" w:rsidRPr="009078F1">
        <w:rPr>
          <w:rFonts w:ascii="Calibri" w:hAnsi="Calibri" w:cs="Calibri"/>
          <w:noProof/>
          <w:sz w:val="16"/>
          <w:szCs w:val="16"/>
        </w:rPr>
        <w:t xml:space="preserve"> Distortion of symmetrical introgression in a hybrid zone: evidence for locus-specific selection and uni-directional range expansion. </w:t>
      </w:r>
      <w:r w:rsidR="00CD08EE" w:rsidRPr="009078F1">
        <w:rPr>
          <w:rFonts w:ascii="Calibri" w:hAnsi="Calibri" w:cs="Calibri"/>
          <w:i/>
          <w:iCs/>
          <w:noProof/>
          <w:sz w:val="16"/>
          <w:szCs w:val="16"/>
        </w:rPr>
        <w:t>J. Evol. Biol.</w:t>
      </w:r>
      <w:r w:rsidR="00CD08EE"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="00CD08EE" w:rsidRPr="009078F1">
        <w:rPr>
          <w:rFonts w:ascii="Calibri" w:hAnsi="Calibri" w:cs="Calibri"/>
          <w:b/>
          <w:bCs/>
          <w:noProof/>
          <w:sz w:val="16"/>
          <w:szCs w:val="16"/>
        </w:rPr>
        <w:t>19</w:t>
      </w:r>
      <w:r w:rsidR="00CD08EE" w:rsidRPr="009078F1">
        <w:rPr>
          <w:rFonts w:ascii="Calibri" w:hAnsi="Calibri" w:cs="Calibri"/>
          <w:noProof/>
          <w:sz w:val="16"/>
          <w:szCs w:val="16"/>
        </w:rPr>
        <w:t>, 705–716 (2006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Veith, M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A revision of population designation and geographic distribution of the Lycian salamander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(Steindachner, 1891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Zool. Middle East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2</w:t>
      </w:r>
      <w:r w:rsidRPr="009078F1">
        <w:rPr>
          <w:rFonts w:ascii="Calibri" w:hAnsi="Calibri" w:cs="Calibri"/>
          <w:noProof/>
          <w:sz w:val="16"/>
          <w:szCs w:val="16"/>
        </w:rPr>
        <w:t>, 67–82 (2001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Veith, M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Cracking the nut: Geographical adjacency of sister taxa supports vicariance in a polytomic salamander clade in the absence of node support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Mol. Phylogenet. Ev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7</w:t>
      </w:r>
      <w:r w:rsidRPr="009078F1">
        <w:rPr>
          <w:rFonts w:ascii="Calibri" w:hAnsi="Calibri" w:cs="Calibri"/>
          <w:noProof/>
          <w:sz w:val="16"/>
          <w:szCs w:val="16"/>
        </w:rPr>
        <w:t>, 916–931 (200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Akman, B. &amp; Godmann, O. A new subspecies of </w:t>
      </w:r>
      <w:r w:rsidRPr="009078F1">
        <w:rPr>
          <w:rFonts w:ascii="Calibri" w:hAnsi="Calibri" w:cs="Calibri"/>
          <w:i/>
          <w:noProof/>
          <w:sz w:val="16"/>
          <w:szCs w:val="16"/>
        </w:rPr>
        <w:t>Lyciasalamandra antalyana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from the Lycian Coast, Turkey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50</w:t>
      </w:r>
      <w:r w:rsidRPr="009078F1">
        <w:rPr>
          <w:rFonts w:ascii="Calibri" w:hAnsi="Calibri" w:cs="Calibri"/>
          <w:noProof/>
          <w:sz w:val="16"/>
          <w:szCs w:val="16"/>
        </w:rPr>
        <w:t>, 125–132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Göçmen, B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New records of the Turkish Lycian salamanders (</w:t>
      </w:r>
      <w:r w:rsidRPr="009078F1">
        <w:rPr>
          <w:rFonts w:ascii="Calibri" w:hAnsi="Calibri" w:cs="Calibri"/>
          <w:i/>
          <w:noProof/>
          <w:sz w:val="16"/>
          <w:szCs w:val="16"/>
        </w:rPr>
        <w:t>Lycia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North. West. J. Zo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9</w:t>
      </w:r>
      <w:r w:rsidRPr="009078F1">
        <w:rPr>
          <w:rFonts w:ascii="Calibri" w:hAnsi="Calibri" w:cs="Calibri"/>
          <w:noProof/>
          <w:sz w:val="16"/>
          <w:szCs w:val="16"/>
        </w:rPr>
        <w:t>, 319–328 (2013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BC69A7">
        <w:rPr>
          <w:rFonts w:ascii="Calibri" w:hAnsi="Calibri" w:cs="Calibri"/>
          <w:noProof/>
          <w:sz w:val="16"/>
          <w:szCs w:val="16"/>
        </w:rPr>
        <w:t>6.</w:t>
      </w:r>
      <w:r w:rsidRPr="00BC69A7">
        <w:rPr>
          <w:rFonts w:ascii="Calibri" w:hAnsi="Calibri" w:cs="Calibri"/>
          <w:noProof/>
          <w:sz w:val="16"/>
          <w:szCs w:val="16"/>
        </w:rPr>
        <w:tab/>
        <w:t xml:space="preserve">Tok, C. V., Afsar, M. &amp; Yakin, B. Y. A new subspecies, </w:t>
      </w:r>
      <w:r w:rsidRPr="00BC69A7">
        <w:rPr>
          <w:rFonts w:ascii="Calibri" w:hAnsi="Calibri" w:cs="Calibri"/>
          <w:i/>
          <w:noProof/>
          <w:sz w:val="16"/>
          <w:szCs w:val="16"/>
        </w:rPr>
        <w:t>Lyciasalamandra atifi oezi</w:t>
      </w:r>
      <w:r w:rsidRPr="00BC69A7">
        <w:rPr>
          <w:rFonts w:ascii="Calibri" w:hAnsi="Calibri" w:cs="Calibri"/>
          <w:noProof/>
          <w:sz w:val="16"/>
          <w:szCs w:val="16"/>
        </w:rPr>
        <w:t xml:space="preserve"> n. ssp. (</w:t>
      </w:r>
      <w:r w:rsidRPr="00BC69A7">
        <w:rPr>
          <w:rFonts w:ascii="Calibri" w:hAnsi="Calibri" w:cs="Calibri"/>
          <w:i/>
          <w:noProof/>
          <w:sz w:val="16"/>
          <w:szCs w:val="16"/>
        </w:rPr>
        <w:t>Urodela</w:t>
      </w:r>
      <w:r w:rsidRPr="00BC69A7">
        <w:rPr>
          <w:rFonts w:ascii="Calibri" w:hAnsi="Calibri" w:cs="Calibri"/>
          <w:noProof/>
          <w:sz w:val="16"/>
          <w:szCs w:val="16"/>
        </w:rPr>
        <w:t xml:space="preserve">: </w:t>
      </w:r>
      <w:r w:rsidRPr="00BC69A7">
        <w:rPr>
          <w:rFonts w:ascii="Calibri" w:hAnsi="Calibri" w:cs="Calibri"/>
          <w:i/>
          <w:noProof/>
          <w:sz w:val="16"/>
          <w:szCs w:val="16"/>
        </w:rPr>
        <w:t>Salamandridae</w:t>
      </w:r>
      <w:r w:rsidRPr="00BC69A7">
        <w:rPr>
          <w:rFonts w:ascii="Calibri" w:hAnsi="Calibri" w:cs="Calibri"/>
          <w:noProof/>
          <w:sz w:val="16"/>
          <w:szCs w:val="16"/>
        </w:rPr>
        <w:t xml:space="preserve">) from Gazipasa (Antalya, Turkey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col. Montenegrin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9</w:t>
      </w:r>
      <w:r w:rsidRPr="009078F1">
        <w:rPr>
          <w:rFonts w:ascii="Calibri" w:hAnsi="Calibri" w:cs="Calibri"/>
          <w:noProof/>
          <w:sz w:val="16"/>
          <w:szCs w:val="16"/>
        </w:rPr>
        <w:t>, 38–45 (2016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7.</w:t>
      </w:r>
      <w:r w:rsidRPr="009078F1">
        <w:rPr>
          <w:rFonts w:ascii="Calibri" w:hAnsi="Calibri" w:cs="Calibri"/>
          <w:noProof/>
          <w:sz w:val="16"/>
          <w:szCs w:val="16"/>
        </w:rPr>
        <w:tab/>
        <w:t>Akman, B., Yalçinkaya, D., Kariş, M. &amp; Göçmen, B. Range extension of</w:t>
      </w:r>
      <w:r w:rsidRPr="009078F1">
        <w:rPr>
          <w:rFonts w:ascii="Calibri" w:hAnsi="Calibri" w:cs="Calibri"/>
          <w:i/>
          <w:noProof/>
          <w:sz w:val="16"/>
          <w:szCs w:val="16"/>
        </w:rPr>
        <w:t xml:space="preserve"> Lyciasalamandra atifi</w:t>
      </w:r>
      <w:r w:rsidRPr="009078F1">
        <w:rPr>
          <w:rFonts w:ascii="Calibri" w:hAnsi="Calibri" w:cs="Calibri"/>
          <w:noProof/>
          <w:sz w:val="16"/>
          <w:szCs w:val="16"/>
        </w:rPr>
        <w:t xml:space="preserve"> (Başoǧlu, 1967)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Urodel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North. West. J. Zo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7</w:t>
      </w:r>
      <w:r w:rsidRPr="009078F1">
        <w:rPr>
          <w:rFonts w:ascii="Calibri" w:hAnsi="Calibri" w:cs="Calibri"/>
          <w:noProof/>
          <w:sz w:val="16"/>
          <w:szCs w:val="16"/>
        </w:rPr>
        <w:t>, 360–362 (2011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8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Göçmen, B. &amp; Akman, B. </w:t>
      </w:r>
      <w:r w:rsidRPr="009078F1">
        <w:rPr>
          <w:rFonts w:ascii="Calibri" w:hAnsi="Calibri" w:cs="Calibri"/>
          <w:i/>
          <w:noProof/>
          <w:sz w:val="16"/>
          <w:szCs w:val="16"/>
        </w:rPr>
        <w:t>Lyciasalamandra arik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n. sp. &amp; </w:t>
      </w:r>
      <w:r w:rsidRPr="009078F1">
        <w:rPr>
          <w:rFonts w:ascii="Calibri" w:hAnsi="Calibri" w:cs="Calibri"/>
          <w:i/>
          <w:noProof/>
          <w:sz w:val="16"/>
          <w:szCs w:val="16"/>
        </w:rPr>
        <w:t>L. yehudahi</w:t>
      </w:r>
      <w:r w:rsidRPr="009078F1">
        <w:rPr>
          <w:rFonts w:ascii="Calibri" w:hAnsi="Calibri" w:cs="Calibri"/>
          <w:noProof/>
          <w:sz w:val="16"/>
          <w:szCs w:val="16"/>
        </w:rPr>
        <w:t xml:space="preserve"> n. sp.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, two new Lycian salamanders from Southwestern Anatol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North. West. J. Zo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8</w:t>
      </w:r>
      <w:r w:rsidRPr="009078F1">
        <w:rPr>
          <w:rFonts w:ascii="Calibri" w:hAnsi="Calibri" w:cs="Calibri"/>
          <w:noProof/>
          <w:sz w:val="16"/>
          <w:szCs w:val="16"/>
        </w:rPr>
        <w:t>, 181–194 (2012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9.</w:t>
      </w:r>
      <w:r w:rsidRPr="009078F1">
        <w:rPr>
          <w:rFonts w:ascii="Calibri" w:hAnsi="Calibri" w:cs="Calibri"/>
          <w:noProof/>
          <w:sz w:val="16"/>
          <w:szCs w:val="16"/>
        </w:rPr>
        <w:tab/>
        <w:t>Kordges, T., Thiesmeier, B., Meinig, H. &amp; Eckstein, H. P. Beobachtungen am Lykischen Salamander (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 fazil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in der Südwest-Türkei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Zeitschrift für Feldherpetologie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</w:t>
      </w:r>
      <w:r w:rsidRPr="009078F1">
        <w:rPr>
          <w:rFonts w:ascii="Calibri" w:hAnsi="Calibri" w:cs="Calibri"/>
          <w:noProof/>
          <w:sz w:val="16"/>
          <w:szCs w:val="16"/>
        </w:rPr>
        <w:t>, 200 (2005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0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Göçmen, B. &amp; Kariş, M. Comparative study on the endangered Marmaris Lycian salamander populations, </w:t>
      </w:r>
      <w:r w:rsidRPr="009078F1">
        <w:rPr>
          <w:rFonts w:ascii="Calibri" w:hAnsi="Calibri" w:cs="Calibri"/>
          <w:i/>
          <w:noProof/>
          <w:sz w:val="16"/>
          <w:szCs w:val="16"/>
        </w:rPr>
        <w:t>Lyciasalamandra flavimembris</w:t>
      </w:r>
      <w:r w:rsidRPr="009078F1">
        <w:rPr>
          <w:rFonts w:ascii="Calibri" w:hAnsi="Calibri" w:cs="Calibri"/>
          <w:noProof/>
          <w:sz w:val="16"/>
          <w:szCs w:val="16"/>
        </w:rPr>
        <w:t xml:space="preserve"> (Mutz &amp; Steinfartz, 1995)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, with the description of several new localitie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North. West. J. Zo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3</w:t>
      </w:r>
      <w:r w:rsidRPr="009078F1">
        <w:rPr>
          <w:rFonts w:ascii="Calibri" w:hAnsi="Calibri" w:cs="Calibri"/>
          <w:noProof/>
          <w:sz w:val="16"/>
          <w:szCs w:val="16"/>
        </w:rPr>
        <w:t>, 49–57 (201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1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Arslan, D., Yaşar, Ç., İzgin, A., Şen, C. &amp; Çiçek, K. New sites of the endangered Marmaris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Lyciasalamandra flavimembris</w:t>
      </w:r>
      <w:r w:rsidRPr="009078F1">
        <w:rPr>
          <w:rFonts w:ascii="Calibri" w:hAnsi="Calibri" w:cs="Calibri"/>
          <w:noProof/>
          <w:sz w:val="16"/>
          <w:szCs w:val="16"/>
        </w:rPr>
        <w:t xml:space="preserve"> (Mutz and Steinfartz 1995),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from Muğla , Turkey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Amphib. Reptile Conserv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2</w:t>
      </w:r>
      <w:r w:rsidRPr="009078F1">
        <w:rPr>
          <w:rFonts w:ascii="Calibri" w:hAnsi="Calibri" w:cs="Calibri"/>
          <w:noProof/>
          <w:sz w:val="16"/>
          <w:szCs w:val="16"/>
        </w:rPr>
        <w:t>, 106–111 (201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2.</w:t>
      </w:r>
      <w:r w:rsidRPr="009078F1">
        <w:rPr>
          <w:rFonts w:ascii="Calibri" w:hAnsi="Calibri" w:cs="Calibri"/>
          <w:noProof/>
          <w:sz w:val="16"/>
          <w:szCs w:val="16"/>
        </w:rPr>
        <w:tab/>
        <w:t>Polat, F. &amp; Başkale, E. Phenology and factors influencing the abundance of</w:t>
      </w:r>
      <w:r w:rsidRPr="009078F1">
        <w:rPr>
          <w:rFonts w:ascii="Calibri" w:hAnsi="Calibri" w:cs="Calibri"/>
          <w:i/>
          <w:noProof/>
          <w:sz w:val="16"/>
          <w:szCs w:val="16"/>
        </w:rPr>
        <w:t xml:space="preserve"> Lyciasalamandra fazilae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in Turkey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54</w:t>
      </w:r>
      <w:r w:rsidRPr="009078F1">
        <w:rPr>
          <w:rFonts w:ascii="Calibri" w:hAnsi="Calibri" w:cs="Calibri"/>
          <w:noProof/>
          <w:sz w:val="16"/>
          <w:szCs w:val="16"/>
        </w:rPr>
        <w:t>, 123–131 (201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3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aşoğlu, M. On a third form of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(Steindachner)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ge Üniversitesi Fen Fakültesi İlmi Raporlar Serisi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4</w:t>
      </w:r>
      <w:r w:rsidRPr="009078F1">
        <w:rPr>
          <w:rFonts w:ascii="Calibri" w:hAnsi="Calibri" w:cs="Calibri"/>
          <w:noProof/>
          <w:sz w:val="16"/>
          <w:szCs w:val="16"/>
        </w:rPr>
        <w:t>, 1–11 (1967).</w:t>
      </w:r>
    </w:p>
    <w:p w:rsidR="00CD08EE" w:rsidRPr="009078F1" w:rsidRDefault="00BF6FFC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>
        <w:rPr>
          <w:rFonts w:ascii="Calibri" w:hAnsi="Calibri" w:cs="Calibri"/>
          <w:noProof/>
          <w:sz w:val="16"/>
          <w:szCs w:val="16"/>
        </w:rPr>
        <w:t>14.</w:t>
      </w:r>
      <w:r>
        <w:rPr>
          <w:rFonts w:ascii="Calibri" w:hAnsi="Calibri" w:cs="Calibri"/>
          <w:noProof/>
          <w:sz w:val="16"/>
          <w:szCs w:val="16"/>
        </w:rPr>
        <w:tab/>
        <w:t>Klewen, R., Winter, H.</w:t>
      </w:r>
      <w:r w:rsidR="00CD08EE" w:rsidRPr="009078F1">
        <w:rPr>
          <w:rFonts w:ascii="Calibri" w:hAnsi="Calibri" w:cs="Calibri"/>
          <w:noProof/>
          <w:sz w:val="16"/>
          <w:szCs w:val="16"/>
        </w:rPr>
        <w:t xml:space="preserve"> &amp; Franzen, M. Die Unterarten des Lykischen Salamanders </w:t>
      </w:r>
      <w:r w:rsidR="00CD08EE"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="00CD08EE" w:rsidRPr="009078F1">
        <w:rPr>
          <w:rFonts w:ascii="Calibri" w:hAnsi="Calibri" w:cs="Calibri"/>
          <w:noProof/>
          <w:sz w:val="16"/>
          <w:szCs w:val="16"/>
        </w:rPr>
        <w:t xml:space="preserve"> (Steindachner, 1891), Teil 1. </w:t>
      </w:r>
      <w:r w:rsidR="00CD08EE" w:rsidRPr="009078F1">
        <w:rPr>
          <w:rFonts w:ascii="Calibri" w:hAnsi="Calibri" w:cs="Calibri"/>
          <w:i/>
          <w:iCs/>
          <w:noProof/>
          <w:sz w:val="16"/>
          <w:szCs w:val="16"/>
        </w:rPr>
        <w:t>Herpetofauna</w:t>
      </w:r>
      <w:r w:rsidR="00CD08EE"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="00CD08EE" w:rsidRPr="009078F1">
        <w:rPr>
          <w:rFonts w:ascii="Calibri" w:hAnsi="Calibri" w:cs="Calibri"/>
          <w:b/>
          <w:bCs/>
          <w:noProof/>
          <w:sz w:val="16"/>
          <w:szCs w:val="16"/>
        </w:rPr>
        <w:t>10</w:t>
      </w:r>
      <w:r w:rsidR="00CD08EE" w:rsidRPr="009078F1">
        <w:rPr>
          <w:rFonts w:ascii="Calibri" w:hAnsi="Calibri" w:cs="Calibri"/>
          <w:noProof/>
          <w:sz w:val="16"/>
          <w:szCs w:val="16"/>
        </w:rPr>
        <w:t>, 15–22 (198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  <w:lang w:val="pt-PT"/>
        </w:rPr>
      </w:pPr>
      <w:r w:rsidRPr="009078F1">
        <w:rPr>
          <w:rFonts w:ascii="Calibri" w:hAnsi="Calibri" w:cs="Calibri"/>
          <w:noProof/>
          <w:sz w:val="16"/>
          <w:szCs w:val="16"/>
        </w:rPr>
        <w:t>15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aşoğlu, M. &amp; Baran, İ. On a collection of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 atifi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from Akseki in Southwestern Anatolia. </w:t>
      </w:r>
      <w:r w:rsidRPr="009078F1">
        <w:rPr>
          <w:rFonts w:ascii="Calibri" w:hAnsi="Calibri" w:cs="Calibri"/>
          <w:i/>
          <w:iCs/>
          <w:noProof/>
          <w:sz w:val="16"/>
          <w:szCs w:val="16"/>
          <w:lang w:val="pt-PT"/>
        </w:rPr>
        <w:t>Ege Üniversitesi Fen Fakültesi Derg. Seri B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  <w:lang w:val="pt-PT"/>
        </w:rPr>
        <w:t>1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139–143 (197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16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ab/>
        <w:t xml:space="preserve">Bruno, S. Ecological observations on </w:t>
      </w:r>
      <w:r w:rsidRPr="009078F1">
        <w:rPr>
          <w:rFonts w:ascii="Calibri" w:hAnsi="Calibri" w:cs="Calibri"/>
          <w:i/>
          <w:noProof/>
          <w:sz w:val="16"/>
          <w:szCs w:val="16"/>
          <w:lang w:val="pt-PT"/>
        </w:rPr>
        <w:t>Mertensiella luschani atifi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="00BF6FFC" w:rsidRPr="00BF6FFC">
        <w:rPr>
          <w:rFonts w:ascii="Calibri" w:hAnsi="Calibri" w:cs="Calibri"/>
          <w:noProof/>
          <w:sz w:val="16"/>
          <w:szCs w:val="16"/>
          <w:lang w:val="pt-PT"/>
        </w:rPr>
        <w:t>Başoğlu</w:t>
      </w:r>
      <w:r w:rsidR="00BF6FFC"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1967.</w:t>
      </w:r>
      <w:r w:rsidR="00BF6FFC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(Amphibia Caudata). </w:t>
      </w:r>
      <w:r w:rsidRPr="005C512D">
        <w:rPr>
          <w:rFonts w:ascii="Calibri" w:hAnsi="Calibri" w:cs="Calibri"/>
          <w:i/>
          <w:iCs/>
          <w:noProof/>
          <w:sz w:val="16"/>
          <w:szCs w:val="16"/>
          <w:lang w:val="pt-PT"/>
        </w:rPr>
        <w:t xml:space="preserve">Atti della Soc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Ital. di Sci. Nat. e del Mus. Civ. die Stor. Nat. di Milano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17</w:t>
      </w:r>
      <w:r w:rsidRPr="009078F1">
        <w:rPr>
          <w:rFonts w:ascii="Calibri" w:hAnsi="Calibri" w:cs="Calibri"/>
          <w:noProof/>
          <w:sz w:val="16"/>
          <w:szCs w:val="16"/>
        </w:rPr>
        <w:t>, 77–78 (196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7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aşoğlu, M. &amp; Baran, İ. The subspecific status of the population of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(Steindachner) in the Antalya region of Southwestern Anatol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ge Üniversitesi Fen Fakültesi İlmi Raporlar Serisi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35</w:t>
      </w:r>
      <w:r w:rsidRPr="009078F1">
        <w:rPr>
          <w:rFonts w:ascii="Calibri" w:hAnsi="Calibri" w:cs="Calibri"/>
          <w:noProof/>
          <w:sz w:val="16"/>
          <w:szCs w:val="16"/>
        </w:rPr>
        <w:t>, 1–13 (1976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8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Franzen, M. &amp; Klewen, R.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 billae</w:t>
      </w:r>
      <w:r w:rsidRPr="009078F1">
        <w:rPr>
          <w:rFonts w:ascii="Calibri" w:hAnsi="Calibri" w:cs="Calibri"/>
          <w:noProof/>
          <w:sz w:val="16"/>
          <w:szCs w:val="16"/>
        </w:rPr>
        <w:t xml:space="preserve"> ssp. n. - eine neue Unterart des Lykischen Salamanders aus SW-Anatolien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3</w:t>
      </w:r>
      <w:r w:rsidRPr="009078F1">
        <w:rPr>
          <w:rFonts w:ascii="Calibri" w:hAnsi="Calibri" w:cs="Calibri"/>
          <w:noProof/>
          <w:sz w:val="16"/>
          <w:szCs w:val="16"/>
        </w:rPr>
        <w:t>, 132–141 (198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9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Mutz, T. Die bekannten Fundorte und neue Funde von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in der Türkei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laphe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</w:t>
      </w:r>
      <w:r w:rsidRPr="009078F1">
        <w:rPr>
          <w:rFonts w:ascii="Calibri" w:hAnsi="Calibri" w:cs="Calibri"/>
          <w:noProof/>
          <w:sz w:val="16"/>
          <w:szCs w:val="16"/>
        </w:rPr>
        <w:t>, 1 (199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lastRenderedPageBreak/>
        <w:t>20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Nettmann, H. K. &amp; Schöttler, T.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, der Lykische Salamander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Herpetofauna, Weinstadt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9</w:t>
      </w:r>
      <w:r w:rsidRPr="009078F1">
        <w:rPr>
          <w:rFonts w:ascii="Calibri" w:hAnsi="Calibri" w:cs="Calibri"/>
          <w:noProof/>
          <w:sz w:val="16"/>
          <w:szCs w:val="16"/>
        </w:rPr>
        <w:t>, 16–19 (1980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1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Yılmaz, İ. &amp; Öz, M. A New Locality of </w:t>
      </w:r>
      <w:r w:rsidR="00F5721D" w:rsidRPr="009078F1">
        <w:rPr>
          <w:rFonts w:ascii="Calibri" w:hAnsi="Calibri" w:cs="Calibri"/>
          <w:i/>
          <w:noProof/>
          <w:sz w:val="16"/>
          <w:szCs w:val="16"/>
        </w:rPr>
        <w:t>Mertensiella Luschani f</w:t>
      </w:r>
      <w:r w:rsidRPr="009078F1">
        <w:rPr>
          <w:rFonts w:ascii="Calibri" w:hAnsi="Calibri" w:cs="Calibri"/>
          <w:i/>
          <w:noProof/>
          <w:sz w:val="16"/>
          <w:szCs w:val="16"/>
        </w:rPr>
        <w:t>inikensis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6305C5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6305C5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İstanbul Üniversitesi Fen Fakültesi Mecmuası</w:t>
      </w:r>
      <w:r w:rsidRPr="009078F1">
        <w:rPr>
          <w:rFonts w:ascii="Calibri" w:hAnsi="Calibri" w:cs="Calibri"/>
          <w:noProof/>
          <w:sz w:val="16"/>
          <w:szCs w:val="16"/>
        </w:rPr>
        <w:t xml:space="preserve"> 85–88 (198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2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aşoğlu, M. &amp; Atatür, M. A new population of the Lycian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(Steindachner) from Finike in Southwestern Anatol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İstanbul Üniversitesi Fen Fakültesi Mecmuası Seri B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0</w:t>
      </w:r>
      <w:r w:rsidRPr="009078F1">
        <w:rPr>
          <w:rFonts w:ascii="Calibri" w:hAnsi="Calibri" w:cs="Calibri"/>
          <w:noProof/>
          <w:sz w:val="16"/>
          <w:szCs w:val="16"/>
        </w:rPr>
        <w:t>, 89–93 (1975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3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aran, İ. &amp; Atatür, M. K. On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 helverseni</w:t>
      </w:r>
      <w:r w:rsidRPr="009078F1">
        <w:rPr>
          <w:rFonts w:ascii="Calibri" w:hAnsi="Calibri" w:cs="Calibri"/>
          <w:noProof/>
          <w:sz w:val="16"/>
          <w:szCs w:val="16"/>
        </w:rPr>
        <w:t xml:space="preserve"> populations in Southwestern Anatol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Zool. Middle East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</w:t>
      </w:r>
      <w:r w:rsidRPr="009078F1">
        <w:rPr>
          <w:rFonts w:ascii="Calibri" w:hAnsi="Calibri" w:cs="Calibri"/>
          <w:noProof/>
          <w:sz w:val="16"/>
          <w:szCs w:val="16"/>
        </w:rPr>
        <w:t>, 99–104 (1986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4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Kiortsis, V., Koutsaftikis, A. &amp; Matsakis, J. Les Mertensielle de Grèce I. Nouvelle forme de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(Steindachner) dans l’Archipel Hellénique (Note préliminaire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Biol. Gal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5</w:t>
      </w:r>
      <w:r w:rsidRPr="009078F1">
        <w:rPr>
          <w:rFonts w:ascii="Calibri" w:hAnsi="Calibri" w:cs="Calibri"/>
          <w:noProof/>
          <w:sz w:val="16"/>
          <w:szCs w:val="16"/>
        </w:rPr>
        <w:t>, 355–358 (197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5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aran, I. &amp; Ucüncü, S. The state of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in Turkey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Mertensiell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</w:t>
      </w:r>
      <w:r w:rsidRPr="009078F1">
        <w:rPr>
          <w:rFonts w:ascii="Calibri" w:hAnsi="Calibri" w:cs="Calibri"/>
          <w:noProof/>
          <w:sz w:val="16"/>
          <w:szCs w:val="16"/>
        </w:rPr>
        <w:t>, 33–40 (199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6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Pieper, H. Eine neue Mertensiella-Form von der griechischen Insel Karpatho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enckenbergiana Bi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51</w:t>
      </w:r>
      <w:r w:rsidRPr="009078F1">
        <w:rPr>
          <w:rFonts w:ascii="Calibri" w:hAnsi="Calibri" w:cs="Calibri"/>
          <w:noProof/>
          <w:sz w:val="16"/>
          <w:szCs w:val="16"/>
        </w:rPr>
        <w:t>, 55–65 (1963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7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Mutz, T. &amp; Steinfartz, S.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 flavimembris</w:t>
      </w:r>
      <w:r w:rsidRPr="009078F1">
        <w:rPr>
          <w:rFonts w:ascii="Calibri" w:hAnsi="Calibri" w:cs="Calibri"/>
          <w:noProof/>
          <w:sz w:val="16"/>
          <w:szCs w:val="16"/>
        </w:rPr>
        <w:t xml:space="preserve"> ssp. n., eine neue Unterart des Lykischen Salamanders aus der Türkei (Caudata: Salamandridae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31</w:t>
      </w:r>
      <w:r w:rsidRPr="009078F1">
        <w:rPr>
          <w:rFonts w:ascii="Calibri" w:hAnsi="Calibri" w:cs="Calibri"/>
          <w:noProof/>
          <w:sz w:val="16"/>
          <w:szCs w:val="16"/>
        </w:rPr>
        <w:t>, 137–148 (1995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8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eukema, W., De Pous, P. &amp; Brakels, P. Remarks on the morphology and distribution of </w:t>
      </w:r>
      <w:r w:rsidRPr="009078F1">
        <w:rPr>
          <w:rFonts w:ascii="Calibri" w:hAnsi="Calibri" w:cs="Calibri"/>
          <w:i/>
          <w:noProof/>
          <w:sz w:val="16"/>
          <w:szCs w:val="16"/>
        </w:rPr>
        <w:t>Lyciasalamandra luschani finikensis</w:t>
      </w:r>
      <w:r w:rsidRPr="009078F1">
        <w:rPr>
          <w:rFonts w:ascii="Calibri" w:hAnsi="Calibri" w:cs="Calibri"/>
          <w:noProof/>
          <w:sz w:val="16"/>
          <w:szCs w:val="16"/>
        </w:rPr>
        <w:t xml:space="preserve"> with the discovery of a new isolated population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Zeitschrift für Feldherpetologie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6</w:t>
      </w:r>
      <w:r w:rsidRPr="009078F1">
        <w:rPr>
          <w:rFonts w:ascii="Calibri" w:hAnsi="Calibri" w:cs="Calibri"/>
          <w:noProof/>
          <w:sz w:val="16"/>
          <w:szCs w:val="16"/>
        </w:rPr>
        <w:t>, 115–126 (2009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9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Velo-Antón, G., García-cardenete, L., Cazalla, F. J. &amp; Martínez-freiría, F. New record of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 isolated on the north-western Tingitana peninsula , with some notes on the reproductive modes within the specie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Boletín la Asoc. Herpetológica Español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5</w:t>
      </w:r>
      <w:r w:rsidRPr="009078F1">
        <w:rPr>
          <w:rFonts w:ascii="Calibri" w:hAnsi="Calibri" w:cs="Calibri"/>
          <w:noProof/>
          <w:sz w:val="16"/>
          <w:szCs w:val="16"/>
        </w:rPr>
        <w:t>, 1–4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0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Dinis, M. &amp; Velo-Antón, G. How little do we know about the reproductive mode in the north African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? Pueriparity in divergent mitochondrial lineages of S. a. tingitan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Amphibia-Reptili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38</w:t>
      </w:r>
      <w:r w:rsidRPr="009078F1">
        <w:rPr>
          <w:rFonts w:ascii="Calibri" w:hAnsi="Calibri" w:cs="Calibri"/>
          <w:noProof/>
          <w:sz w:val="16"/>
          <w:szCs w:val="16"/>
        </w:rPr>
        <w:t>, 540–546 (201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1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Dinis, M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Allopatric diversification and evolutionary melting pot in a North African Palearctic relict: The biogeographic history of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Mol. Phylogenet. Ev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30</w:t>
      </w:r>
      <w:r w:rsidRPr="009078F1">
        <w:rPr>
          <w:rFonts w:ascii="Calibri" w:hAnsi="Calibri" w:cs="Calibri"/>
          <w:noProof/>
          <w:sz w:val="16"/>
          <w:szCs w:val="16"/>
        </w:rPr>
        <w:t>, 81–91 (2019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2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eukema, W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Biogeography and contemporary climatic differentiation among Moroccan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Biol. J. Linn. Soc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01</w:t>
      </w:r>
      <w:r w:rsidRPr="009078F1">
        <w:rPr>
          <w:rFonts w:ascii="Calibri" w:hAnsi="Calibri" w:cs="Calibri"/>
          <w:noProof/>
          <w:sz w:val="16"/>
          <w:szCs w:val="16"/>
        </w:rPr>
        <w:t>, 626–641 (2010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3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Donaire-Barroso, D. &amp; Bogaerts, S. A new subspecies of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 Bedriaga, 1883 from northern Morocco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Podarcis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</w:t>
      </w:r>
      <w:r w:rsidRPr="009078F1">
        <w:rPr>
          <w:rFonts w:ascii="Calibri" w:hAnsi="Calibri" w:cs="Calibri"/>
          <w:noProof/>
          <w:sz w:val="16"/>
          <w:szCs w:val="16"/>
        </w:rPr>
        <w:t>, 84–100 (2003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4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Vences, M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Nuclear and mitochondrial multilocus phylogeny and survey of alkaloid content in true salamanders of the genus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Mol. Phylogenet. Ev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73</w:t>
      </w:r>
      <w:r w:rsidRPr="009078F1">
        <w:rPr>
          <w:rFonts w:ascii="Calibri" w:hAnsi="Calibri" w:cs="Calibri"/>
          <w:noProof/>
          <w:sz w:val="16"/>
          <w:szCs w:val="16"/>
        </w:rPr>
        <w:t>, 208–216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5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Merabet, K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Phylogeographic relationships and shallow mitochondrial divergence of Algerian populations of </w:t>
      </w:r>
      <w:r w:rsidRPr="006305C5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Amphibia-Reptilia</w:t>
      </w:r>
      <w:r w:rsidRPr="009078F1">
        <w:rPr>
          <w:rFonts w:ascii="Calibri" w:hAnsi="Calibri" w:cs="Calibri"/>
          <w:noProof/>
          <w:sz w:val="16"/>
          <w:szCs w:val="16"/>
        </w:rPr>
        <w:t xml:space="preserve"> 1–8 (2016). doi:10.1163/15685381-00003025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6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Escoriza, D. &amp; Ben Hassine, J. Niche Partitioning at Local and Regional Scale in the North African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J. Herpet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9</w:t>
      </w:r>
      <w:r w:rsidRPr="009078F1">
        <w:rPr>
          <w:rFonts w:ascii="Calibri" w:hAnsi="Calibri" w:cs="Calibri"/>
          <w:noProof/>
          <w:sz w:val="16"/>
          <w:szCs w:val="16"/>
        </w:rPr>
        <w:t>, 276–283 (2015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7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Escoriza, D. &amp; Ben Hassine, J.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 (North African fire salamander): New distribution area in Alger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Herpetol. Bull.</w:t>
      </w:r>
      <w:r w:rsidRPr="009078F1">
        <w:rPr>
          <w:rFonts w:ascii="Calibri" w:hAnsi="Calibri" w:cs="Calibri"/>
          <w:noProof/>
          <w:sz w:val="16"/>
          <w:szCs w:val="16"/>
        </w:rPr>
        <w:t xml:space="preserve"> 24–25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  <w:lang w:val="pt-PT"/>
        </w:rPr>
      </w:pPr>
      <w:r w:rsidRPr="009078F1">
        <w:rPr>
          <w:rFonts w:ascii="Calibri" w:hAnsi="Calibri" w:cs="Calibri"/>
          <w:noProof/>
          <w:sz w:val="16"/>
          <w:szCs w:val="16"/>
        </w:rPr>
        <w:t>38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Escoriza, D. &amp; Comas, M. D. M. Description of a new subspecies of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 Bedriaga, 1883 (Amphibia: Salamandridae) from the Beni Snassen Massif (northeast Morocco). </w:t>
      </w:r>
      <w:r w:rsidRPr="009078F1">
        <w:rPr>
          <w:rFonts w:ascii="Calibri" w:hAnsi="Calibri" w:cs="Calibri"/>
          <w:i/>
          <w:iCs/>
          <w:noProof/>
          <w:sz w:val="16"/>
          <w:szCs w:val="16"/>
          <w:lang w:val="pt-PT"/>
        </w:rPr>
        <w:t>Salamandra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  <w:lang w:val="pt-PT"/>
        </w:rPr>
        <w:t>43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77–90 (200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lastRenderedPageBreak/>
        <w:t>39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ab/>
        <w:t xml:space="preserve">Oertli, B., Auderset Joye, D., Castella, </w:t>
      </w:r>
      <w:r w:rsidR="006305C5">
        <w:rPr>
          <w:rFonts w:ascii="Calibri" w:hAnsi="Calibri" w:cs="Calibri"/>
          <w:noProof/>
          <w:sz w:val="16"/>
          <w:szCs w:val="16"/>
          <w:lang w:val="pt-PT"/>
        </w:rPr>
        <w:t>E., Juge, R. &amp; Lachavanne, J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i/>
          <w:iCs/>
          <w:noProof/>
          <w:sz w:val="16"/>
          <w:szCs w:val="16"/>
          <w:lang w:val="pt-PT"/>
        </w:rPr>
        <w:t>Diversité biologique et typologie écologique des étangs et petits lacs de Suisse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Genève: Office fédéral de l’environnement</w:t>
      </w:r>
      <w:r w:rsidRPr="009078F1">
        <w:rPr>
          <w:rFonts w:ascii="Calibri" w:hAnsi="Calibri" w:cs="Calibri"/>
          <w:noProof/>
          <w:sz w:val="16"/>
          <w:szCs w:val="16"/>
        </w:rPr>
        <w:t xml:space="preserve"> (2000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0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Werner, P., Lotter, S. &amp; Schmidt, B. R. Absence of variation in body size of the alpine salamander between allotopic and syntopic populations in a contact zone with the fire salamander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Amphibia-Reptili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35</w:t>
      </w:r>
      <w:r w:rsidRPr="009078F1">
        <w:rPr>
          <w:rFonts w:ascii="Calibri" w:hAnsi="Calibri" w:cs="Calibri"/>
          <w:noProof/>
          <w:sz w:val="16"/>
          <w:szCs w:val="16"/>
        </w:rPr>
        <w:t>, 361–365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1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Razpet, 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Genetic differentiation and population dynamics of Alpine salamanders (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tra</w:t>
      </w:r>
      <w:r w:rsidRPr="009078F1">
        <w:rPr>
          <w:rFonts w:ascii="Calibri" w:hAnsi="Calibri" w:cs="Calibri"/>
          <w:noProof/>
          <w:sz w:val="16"/>
          <w:szCs w:val="16"/>
        </w:rPr>
        <w:t xml:space="preserve">, Laurenti 1768) in Southeastern Alps and Dinaride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Herpetol. J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6</w:t>
      </w:r>
      <w:r w:rsidRPr="009078F1">
        <w:rPr>
          <w:rFonts w:ascii="Calibri" w:hAnsi="Calibri" w:cs="Calibri"/>
          <w:noProof/>
          <w:sz w:val="16"/>
          <w:szCs w:val="16"/>
        </w:rPr>
        <w:t>, 111–119 (2016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2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Adlassnig, W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Amphibians in metal-contaminated habitat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9</w:t>
      </w:r>
      <w:r w:rsidRPr="009078F1">
        <w:rPr>
          <w:rFonts w:ascii="Calibri" w:hAnsi="Calibri" w:cs="Calibri"/>
          <w:noProof/>
          <w:sz w:val="16"/>
          <w:szCs w:val="16"/>
        </w:rPr>
        <w:t>, 149–158 (2013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3.</w:t>
      </w:r>
      <w:r w:rsidRPr="009078F1">
        <w:rPr>
          <w:rFonts w:ascii="Calibri" w:hAnsi="Calibri" w:cs="Calibri"/>
          <w:noProof/>
          <w:sz w:val="16"/>
          <w:szCs w:val="16"/>
        </w:rPr>
        <w:tab/>
        <w:t>Helfer, V., Broquet, T. &amp; Fumagalli, L. Sex-specific estimates of dispersal show female philopatry and male dispersal in a promiscuous amphibian, the alpine salamander (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tra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Mol. Ec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1</w:t>
      </w:r>
      <w:r w:rsidRPr="009078F1">
        <w:rPr>
          <w:rFonts w:ascii="Calibri" w:hAnsi="Calibri" w:cs="Calibri"/>
          <w:noProof/>
          <w:sz w:val="16"/>
          <w:szCs w:val="16"/>
        </w:rPr>
        <w:t>, 4706–4720 (2012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4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Gautier, P. &amp; Miaud, C. Faecal pellets used as an economic territorial marker in two terrestrial alpine salamander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coscience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0</w:t>
      </w:r>
      <w:r w:rsidRPr="009078F1">
        <w:rPr>
          <w:rFonts w:ascii="Calibri" w:hAnsi="Calibri" w:cs="Calibri"/>
          <w:noProof/>
          <w:sz w:val="16"/>
          <w:szCs w:val="16"/>
        </w:rPr>
        <w:t>, 134–139 (2003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5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Luiselli, L., Andreonte, F., Capizzi, D. &amp; Anibaldi, C. Body size, population structure and fecundity traits of a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tra atra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, </w:t>
      </w:r>
      <w:r w:rsidRPr="009078F1">
        <w:rPr>
          <w:rFonts w:ascii="Calibri" w:hAnsi="Calibri" w:cs="Calibri"/>
          <w:i/>
          <w:noProof/>
          <w:sz w:val="16"/>
          <w:szCs w:val="16"/>
        </w:rPr>
        <w:t>Urodela</w:t>
      </w:r>
      <w:r w:rsidRPr="009078F1">
        <w:rPr>
          <w:rFonts w:ascii="Calibri" w:hAnsi="Calibri" w:cs="Calibri"/>
          <w:noProof/>
          <w:sz w:val="16"/>
          <w:szCs w:val="16"/>
        </w:rPr>
        <w:t xml:space="preserve">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population from the northeastern Italian Alp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Ital. J. Zo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68</w:t>
      </w:r>
      <w:r w:rsidRPr="009078F1">
        <w:rPr>
          <w:rFonts w:ascii="Calibri" w:hAnsi="Calibri" w:cs="Calibri"/>
          <w:noProof/>
          <w:sz w:val="16"/>
          <w:szCs w:val="16"/>
        </w:rPr>
        <w:t>, 125–130 (2001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6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Escoriza, D. &amp; Hernandez, A. Using hierarchical spatial models to assess the occurrence of an island endemism: the case of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corsica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col. Process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8</w:t>
      </w:r>
      <w:r w:rsidRPr="009078F1">
        <w:rPr>
          <w:rFonts w:ascii="Calibri" w:hAnsi="Calibri" w:cs="Calibri"/>
          <w:noProof/>
          <w:sz w:val="16"/>
          <w:szCs w:val="16"/>
        </w:rPr>
        <w:t>, (2019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7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Salvi, D., Bisconti, R. &amp; Canestrelli, D. High phylogeographical complexity within Mediterranean islands: Insights from the Corsican fire salamander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J. Biogeogr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3</w:t>
      </w:r>
      <w:r w:rsidRPr="009078F1">
        <w:rPr>
          <w:rFonts w:ascii="Calibri" w:hAnsi="Calibri" w:cs="Calibri"/>
          <w:noProof/>
          <w:sz w:val="16"/>
          <w:szCs w:val="16"/>
        </w:rPr>
        <w:t>, 192–203 (2016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8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Degani, G., Goldberg, T. &amp; Nevo, E. Genetic Variation in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from Different Habitats Using Amplified Fragment Length Polymorphism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J. Biophys. Chem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5</w:t>
      </w:r>
      <w:r w:rsidRPr="009078F1">
        <w:rPr>
          <w:rFonts w:ascii="Calibri" w:hAnsi="Calibri" w:cs="Calibri"/>
          <w:noProof/>
          <w:sz w:val="16"/>
          <w:szCs w:val="16"/>
        </w:rPr>
        <w:t>, 54–66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9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Sinai, I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The role of landscape and history on the genetic structure of peripheral populations of the Near Eastern fire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, in Northern Israel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Conserv. Genet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0</w:t>
      </w:r>
      <w:r w:rsidRPr="009078F1">
        <w:rPr>
          <w:rFonts w:ascii="Calibri" w:hAnsi="Calibri" w:cs="Calibri"/>
          <w:noProof/>
          <w:sz w:val="16"/>
          <w:szCs w:val="16"/>
        </w:rPr>
        <w:t>, 875–889 (2019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0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Altunk, A. Age, Survivorship and Life Expectancy in Near Eastern Fire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Russ. J. Ec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9</w:t>
      </w:r>
      <w:r w:rsidRPr="009078F1">
        <w:rPr>
          <w:rFonts w:ascii="Calibri" w:hAnsi="Calibri" w:cs="Calibri"/>
          <w:noProof/>
          <w:sz w:val="16"/>
          <w:szCs w:val="16"/>
        </w:rPr>
        <w:t>, 166–171 (201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1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ozorgi, F., Kiabi, B. H. &amp; Kami, H. G. Feeding habits of spot-bellied salamander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 semenovi</w:t>
      </w:r>
      <w:r w:rsidRPr="009078F1">
        <w:rPr>
          <w:rFonts w:ascii="Calibri" w:hAnsi="Calibri" w:cs="Calibri"/>
          <w:noProof/>
          <w:sz w:val="16"/>
          <w:szCs w:val="16"/>
        </w:rPr>
        <w:t xml:space="preserve"> (Nesterov, 1916) based on examiantion of three populations from Zagros Mountains, western Iran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Russ. J. Herpet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5</w:t>
      </w:r>
      <w:r w:rsidRPr="009078F1">
        <w:rPr>
          <w:rFonts w:ascii="Calibri" w:hAnsi="Calibri" w:cs="Calibri"/>
          <w:noProof/>
          <w:sz w:val="16"/>
          <w:szCs w:val="16"/>
        </w:rPr>
        <w:t>, 11–16 (201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2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Akat, E. &amp; Arkan, H. A histological study on liver of near eastern fire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Martens, 1885 (</w:t>
      </w:r>
      <w:r w:rsidRPr="009078F1">
        <w:rPr>
          <w:rFonts w:ascii="Calibri" w:hAnsi="Calibri" w:cs="Calibri"/>
          <w:i/>
          <w:noProof/>
          <w:sz w:val="16"/>
          <w:szCs w:val="16"/>
        </w:rPr>
        <w:t>Urodel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Acta Zool. Bulg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69</w:t>
      </w:r>
      <w:r w:rsidRPr="009078F1">
        <w:rPr>
          <w:rFonts w:ascii="Calibri" w:hAnsi="Calibri" w:cs="Calibri"/>
          <w:noProof/>
          <w:sz w:val="16"/>
          <w:szCs w:val="16"/>
        </w:rPr>
        <w:t>, 317–321 (201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3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Çiçek, K., Koyun, M. &amp; Tok, C. V. Food composition of the Near Eastern Fire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Martens, 1885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Urodel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from Eastern Anatol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Zool. Middle East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63</w:t>
      </w:r>
      <w:r w:rsidRPr="009078F1">
        <w:rPr>
          <w:rFonts w:ascii="Calibri" w:hAnsi="Calibri" w:cs="Calibri"/>
          <w:noProof/>
          <w:sz w:val="16"/>
          <w:szCs w:val="16"/>
        </w:rPr>
        <w:t>, 130–135 (201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4.</w:t>
      </w:r>
      <w:r w:rsidRPr="009078F1">
        <w:rPr>
          <w:rFonts w:ascii="Calibri" w:hAnsi="Calibri" w:cs="Calibri"/>
          <w:noProof/>
          <w:sz w:val="16"/>
          <w:szCs w:val="16"/>
        </w:rPr>
        <w:tab/>
        <w:t>Segev, O. &amp; Blaustein, L. Influence of water velocity and predation risk on fire salamander (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) larval drift among temporary pools in ephemeral stream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Freshw. Sci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33</w:t>
      </w:r>
      <w:r w:rsidRPr="009078F1">
        <w:rPr>
          <w:rFonts w:ascii="Calibri" w:hAnsi="Calibri" w:cs="Calibri"/>
          <w:noProof/>
          <w:sz w:val="16"/>
          <w:szCs w:val="16"/>
        </w:rPr>
        <w:t>, 950–957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5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Kershenbaum, 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Landscape influences on dispersal behaviour: A theoretical model and empirical test using the fire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Oecologi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75</w:t>
      </w:r>
      <w:r w:rsidRPr="009078F1">
        <w:rPr>
          <w:rFonts w:ascii="Calibri" w:hAnsi="Calibri" w:cs="Calibri"/>
          <w:noProof/>
          <w:sz w:val="16"/>
          <w:szCs w:val="16"/>
        </w:rPr>
        <w:t>, 509–520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6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ogaerts, 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Distribution, ecology and conservation of </w:t>
      </w:r>
      <w:r w:rsidRPr="009078F1">
        <w:rPr>
          <w:rFonts w:ascii="Calibri" w:hAnsi="Calibri" w:cs="Calibri"/>
          <w:i/>
          <w:noProof/>
          <w:sz w:val="16"/>
          <w:szCs w:val="16"/>
        </w:rPr>
        <w:t>Ommatotriton vittatus</w:t>
      </w:r>
      <w:r w:rsidRPr="009078F1">
        <w:rPr>
          <w:rFonts w:ascii="Calibri" w:hAnsi="Calibri" w:cs="Calibri"/>
          <w:noProof/>
          <w:sz w:val="16"/>
          <w:szCs w:val="16"/>
        </w:rPr>
        <w:t xml:space="preserve"> and </w:t>
      </w:r>
      <w:r w:rsidR="00F5721D" w:rsidRPr="009078F1">
        <w:rPr>
          <w:rFonts w:ascii="Calibri" w:hAnsi="Calibri" w:cs="Calibri"/>
          <w:i/>
          <w:noProof/>
          <w:sz w:val="16"/>
          <w:szCs w:val="16"/>
        </w:rPr>
        <w:t>S</w:t>
      </w:r>
      <w:r w:rsidRPr="009078F1">
        <w:rPr>
          <w:rFonts w:ascii="Calibri" w:hAnsi="Calibri" w:cs="Calibri"/>
          <w:i/>
          <w:noProof/>
          <w:sz w:val="16"/>
          <w:szCs w:val="16"/>
        </w:rPr>
        <w:t>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in Syr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9</w:t>
      </w:r>
      <w:r w:rsidRPr="009078F1">
        <w:rPr>
          <w:rFonts w:ascii="Calibri" w:hAnsi="Calibri" w:cs="Calibri"/>
          <w:noProof/>
          <w:sz w:val="16"/>
          <w:szCs w:val="16"/>
        </w:rPr>
        <w:t>, 87–96 (2013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lastRenderedPageBreak/>
        <w:t>57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Goldberg, T., Nevo, E. &amp; Degani, G. Phenotypic Plasticity in Larval Development of Six Amphibian Species in Stressful Natural Environment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Zool. Stud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51</w:t>
      </w:r>
      <w:r w:rsidRPr="009078F1">
        <w:rPr>
          <w:rFonts w:ascii="Calibri" w:hAnsi="Calibri" w:cs="Calibri"/>
          <w:noProof/>
          <w:sz w:val="16"/>
          <w:szCs w:val="16"/>
        </w:rPr>
        <w:t>, 345–361 (2012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8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Segev, O., Hill, N., Templeton, A. R. &amp; Blaustein, L. Population size, structure and phenology of an endangered salamander at temporary and permanent breeding site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J. Nat. Conserv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8</w:t>
      </w:r>
      <w:r w:rsidRPr="009078F1">
        <w:rPr>
          <w:rFonts w:ascii="Calibri" w:hAnsi="Calibri" w:cs="Calibri"/>
          <w:noProof/>
          <w:sz w:val="16"/>
          <w:szCs w:val="16"/>
        </w:rPr>
        <w:t>, 189–195 (2010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9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Ahsani, N., Kaboli, M., Rastegar-Pouyani, E., Karami, M. &amp; Bahrami Kamangar, B. Habitat suitability prediction for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) in western Iran based on species distribution modeling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J. Asia-Pacific Biodivers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1</w:t>
      </w:r>
      <w:r w:rsidRPr="009078F1">
        <w:rPr>
          <w:rFonts w:ascii="Calibri" w:hAnsi="Calibri" w:cs="Calibri"/>
          <w:noProof/>
          <w:sz w:val="16"/>
          <w:szCs w:val="16"/>
        </w:rPr>
        <w:t>, 203–205 (201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  <w:lang w:val="pt-PT"/>
        </w:rPr>
      </w:pPr>
      <w:r w:rsidRPr="009078F1">
        <w:rPr>
          <w:rFonts w:ascii="Calibri" w:hAnsi="Calibri" w:cs="Calibri"/>
          <w:noProof/>
          <w:sz w:val="16"/>
          <w:szCs w:val="16"/>
        </w:rPr>
        <w:t>60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Olgun, K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Range extensions of two salamanders [</w:t>
      </w:r>
      <w:r w:rsidRPr="009078F1">
        <w:rPr>
          <w:rFonts w:ascii="Calibri" w:hAnsi="Calibri" w:cs="Calibri"/>
          <w:i/>
          <w:noProof/>
          <w:sz w:val="16"/>
          <w:szCs w:val="16"/>
        </w:rPr>
        <w:t>Neurergus strauchii</w:t>
      </w:r>
      <w:r w:rsidRPr="009078F1">
        <w:rPr>
          <w:rFonts w:ascii="Calibri" w:hAnsi="Calibri" w:cs="Calibri"/>
          <w:noProof/>
          <w:sz w:val="16"/>
          <w:szCs w:val="16"/>
        </w:rPr>
        <w:t xml:space="preserve"> (Steindachner, 1887) and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Martens, 1885]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from Anatolia, Turkey. </w:t>
      </w:r>
      <w:r w:rsidRPr="009078F1">
        <w:rPr>
          <w:rFonts w:ascii="Calibri" w:hAnsi="Calibri" w:cs="Calibri"/>
          <w:i/>
          <w:iCs/>
          <w:noProof/>
          <w:sz w:val="16"/>
          <w:szCs w:val="16"/>
          <w:lang w:val="pt-PT"/>
        </w:rPr>
        <w:t>Russ. J. Herpetol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  <w:lang w:val="pt-PT"/>
        </w:rPr>
        <w:t>22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289–296 (2015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61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ab/>
        <w:t xml:space="preserve">Andreone, F., Bergo, P. E. &amp; Mercurio, V. </w:t>
      </w:r>
      <w:r w:rsidRPr="009078F1">
        <w:rPr>
          <w:rFonts w:ascii="Calibri" w:hAnsi="Calibri" w:cs="Calibri"/>
          <w:i/>
          <w:iCs/>
          <w:noProof/>
          <w:sz w:val="16"/>
          <w:szCs w:val="16"/>
          <w:lang w:val="pt-PT"/>
        </w:rPr>
        <w:t>La Salamandra di Lanza - Salamandra lanzai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. </w:t>
      </w:r>
      <w:r w:rsidRPr="009078F1">
        <w:rPr>
          <w:rFonts w:ascii="Calibri" w:hAnsi="Calibri" w:cs="Calibri"/>
          <w:noProof/>
          <w:sz w:val="16"/>
          <w:szCs w:val="16"/>
        </w:rPr>
        <w:t>(Fusta Editore, 200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62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isconti, R., Porretta, D., Arduino, P., Nascetti, G. &amp; Canestrelli, D. Hybridization and extensive mitochondrial introgression among fire salamanders in peninsular Italy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ci. Rep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8</w:t>
      </w:r>
      <w:r w:rsidRPr="009078F1">
        <w:rPr>
          <w:rFonts w:ascii="Calibri" w:hAnsi="Calibri" w:cs="Calibri"/>
          <w:noProof/>
          <w:sz w:val="16"/>
          <w:szCs w:val="16"/>
        </w:rPr>
        <w:t>, 1–10 (201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63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Veith, M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Phylogeographic analyses point to long-term survival on the spot in micro-endemic Lycian salamander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PLoS One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5</w:t>
      </w:r>
      <w:r w:rsidRPr="009078F1">
        <w:rPr>
          <w:rFonts w:ascii="Calibri" w:hAnsi="Calibri" w:cs="Calibri"/>
          <w:noProof/>
          <w:sz w:val="16"/>
          <w:szCs w:val="16"/>
        </w:rPr>
        <w:t>, e0226326 (2020).</w:t>
      </w:r>
    </w:p>
    <w:p w:rsidR="0098391D" w:rsidRPr="00F5721D" w:rsidRDefault="00F761CA">
      <w:pPr>
        <w:rPr>
          <w:b/>
        </w:rPr>
      </w:pPr>
      <w:r w:rsidRPr="009078F1">
        <w:rPr>
          <w:b/>
          <w:sz w:val="16"/>
          <w:szCs w:val="16"/>
        </w:rPr>
        <w:fldChar w:fldCharType="end"/>
      </w:r>
      <w:r w:rsidR="00F5721D" w:rsidRPr="00F5721D">
        <w:rPr>
          <w:b/>
        </w:rPr>
        <w:t>GBIF datasets</w:t>
      </w: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Scheinberg L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="006305C5">
        <w:rPr>
          <w:rFonts w:ascii="Calibri" w:hAnsi="Calibri" w:cs="Calibri"/>
          <w:noProof/>
          <w:sz w:val="16"/>
          <w:szCs w:val="16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</w:rPr>
        <w:t xml:space="preserve"> Fong J</w:t>
      </w:r>
      <w:r w:rsidR="006305C5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noProof/>
          <w:sz w:val="16"/>
          <w:szCs w:val="16"/>
        </w:rPr>
        <w:t>CAS Herpetology (HERP). Version 33.14. California Academy of Sciences</w:t>
      </w:r>
      <w:r w:rsidR="006305C5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="006305C5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noProof/>
          <w:sz w:val="16"/>
          <w:szCs w:val="16"/>
        </w:rPr>
        <w:t>Occurrence dataset https://doi.org/10.15468/bvoyqy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6305C5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  <w:lang w:val="pt-PT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Quesad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Lara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="006305C5">
        <w:rPr>
          <w:rFonts w:ascii="Calibri" w:hAnsi="Calibri" w:cs="Calibri"/>
          <w:noProof/>
          <w:sz w:val="16"/>
          <w:szCs w:val="16"/>
          <w:lang w:val="pt-PT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Agulló Villarong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useu de Ciències Naturals de Barcelona: MCNB-Cord. </w:t>
      </w:r>
      <w:r w:rsidRPr="006305C5">
        <w:rPr>
          <w:rFonts w:ascii="Calibri" w:hAnsi="Calibri" w:cs="Calibri"/>
          <w:noProof/>
          <w:sz w:val="16"/>
          <w:szCs w:val="16"/>
          <w:lang w:val="pt-PT"/>
        </w:rPr>
        <w:t>Museu de Ciències Naturals de Barcelona</w:t>
      </w:r>
      <w:r w:rsidR="006305C5">
        <w:rPr>
          <w:rFonts w:ascii="Calibri" w:hAnsi="Calibri" w:cs="Calibri"/>
          <w:noProof/>
          <w:sz w:val="16"/>
          <w:szCs w:val="16"/>
          <w:lang w:val="pt-PT"/>
        </w:rPr>
        <w:t xml:space="preserve"> (2018)</w:t>
      </w:r>
      <w:r w:rsidRPr="006305C5">
        <w:rPr>
          <w:rFonts w:ascii="Calibri" w:hAnsi="Calibri" w:cs="Calibri"/>
          <w:noProof/>
          <w:sz w:val="16"/>
          <w:szCs w:val="16"/>
          <w:lang w:val="pt-PT"/>
        </w:rPr>
        <w:t>. Occurrence dataset https://doi.org/10.15468/yta7zj accessed via GBIF.org on 2019-05-29.</w:t>
      </w:r>
    </w:p>
    <w:p w:rsidR="00D81238" w:rsidRPr="006305C5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  <w:lang w:val="pt-PT"/>
        </w:rPr>
      </w:pPr>
    </w:p>
    <w:p w:rsidR="00F5721D" w:rsidRPr="009078F1" w:rsidRDefault="00F5721D" w:rsidP="00BB3601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Zoologische Staatssammlung München/Staatliche Naturwissenschaftliche Sammlungen Bayerns. Zoologische Staatssammlung Muenchen - International Barcode of Life (iBOL) - Barcode of Life Project Specimen Data. Occurrence dataset https://doi.org/10.15468/tfpnkp accessed via GBIF.org on 2019-05-29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Schlüter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D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A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SMNS Herpetologie. Staatliches Museum für Naturkunde Stuttgart</w:t>
      </w:r>
      <w:r w:rsidR="006305C5" w:rsidRPr="009078F1">
        <w:rPr>
          <w:rFonts w:ascii="Calibri" w:hAnsi="Calibri" w:cs="Calibri"/>
          <w:noProof/>
          <w:sz w:val="16"/>
          <w:szCs w:val="16"/>
        </w:rPr>
        <w:t xml:space="preserve"> (2015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mi2dlu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European Nucleotide Archive (EMBL-EBI)</w:t>
      </w:r>
      <w:r w:rsidR="006305C5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Geographically tagged INSDC sequences</w:t>
      </w:r>
      <w:r w:rsidR="006305C5" w:rsidRPr="009078F1">
        <w:rPr>
          <w:rFonts w:ascii="Calibri" w:hAnsi="Calibri" w:cs="Calibri"/>
          <w:noProof/>
          <w:sz w:val="16"/>
          <w:szCs w:val="16"/>
        </w:rPr>
        <w:t xml:space="preserve"> (20</w:t>
      </w:r>
      <w:r w:rsidR="006305C5">
        <w:rPr>
          <w:rFonts w:ascii="Calibri" w:hAnsi="Calibri" w:cs="Calibri"/>
          <w:noProof/>
          <w:sz w:val="16"/>
          <w:szCs w:val="16"/>
        </w:rPr>
        <w:t>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cndomv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Royal Belgian Institute of Natural Sciences. RBINS DaRWIN</w:t>
      </w:r>
      <w:r w:rsidR="006305C5" w:rsidRPr="009078F1">
        <w:rPr>
          <w:rFonts w:ascii="Calibri" w:hAnsi="Calibri" w:cs="Calibri"/>
          <w:noProof/>
          <w:sz w:val="16"/>
          <w:szCs w:val="16"/>
        </w:rPr>
        <w:t xml:space="preserve"> (2017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qxy4mc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 xml:space="preserve">UMS PatriNat (AFB-CNRS-MNHN), Paris. 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Inventaire National du Patrimoine Naturel : Amphibiens et Reptiles de France (Enquête 1)</w:t>
      </w:r>
      <w:r w:rsidR="00152080" w:rsidRPr="00152080">
        <w:rPr>
          <w:rFonts w:ascii="Calibri" w:hAnsi="Calibri" w:cs="Calibri"/>
          <w:noProof/>
          <w:sz w:val="16"/>
          <w:szCs w:val="16"/>
          <w:lang w:val="pt-PT"/>
        </w:rPr>
        <w:t xml:space="preserve"> (2012)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. </w:t>
      </w:r>
      <w:r w:rsidRPr="009078F1">
        <w:rPr>
          <w:rFonts w:ascii="Calibri" w:hAnsi="Calibri" w:cs="Calibri"/>
          <w:noProof/>
          <w:sz w:val="16"/>
          <w:szCs w:val="16"/>
        </w:rPr>
        <w:t>Occurrence dataset https://doi.org/10.15468/2qrnji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iNaturalist.org. iNaturalist Research-grade Observations</w:t>
      </w:r>
      <w:r w:rsidR="00152080" w:rsidRPr="009078F1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ab3s5x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van der Es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H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Natural History Museum Rotterdam (NL) - Chordata collection. Version 13.19. Natural History Museum Rotterdam</w:t>
      </w:r>
      <w:r w:rsidR="00152080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5rtmkg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Petrosyan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V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="00102F72">
        <w:rPr>
          <w:rFonts w:ascii="Calibri" w:hAnsi="Calibri" w:cs="Calibri"/>
          <w:noProof/>
          <w:sz w:val="16"/>
          <w:szCs w:val="16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</w:rPr>
        <w:t xml:space="preserve"> Kuzmin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S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Amphibians of the Former USSR. Version 1.11. A.N. Severtsov Institute of Ecology and Evolution, RUSSIAN ACADEMY OF SCIENCES</w:t>
      </w:r>
      <w:r w:rsidR="00102F72">
        <w:rPr>
          <w:rFonts w:ascii="Calibri" w:hAnsi="Calibri" w:cs="Calibri"/>
          <w:noProof/>
          <w:sz w:val="16"/>
          <w:szCs w:val="16"/>
        </w:rPr>
        <w:t xml:space="preserve"> (2017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wxz3yj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Telenius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A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="00102F72">
        <w:rPr>
          <w:rFonts w:ascii="Calibri" w:hAnsi="Calibri" w:cs="Calibri"/>
          <w:noProof/>
          <w:sz w:val="16"/>
          <w:szCs w:val="16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</w:rPr>
        <w:t xml:space="preserve"> Ekström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Lund Museum of Zoology (MZLU). GBIF-Sweden</w:t>
      </w:r>
      <w:r w:rsidR="00102F72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 xml:space="preserve">. Occurrence dataset https://doi.org/10.15468/mw39rb accessed via GBIF.org on 2019-05-29. </w:t>
      </w:r>
      <w:hyperlink r:id="rId6" w:history="1">
        <w:r w:rsidRPr="009078F1">
          <w:rPr>
            <w:rFonts w:ascii="Calibri" w:hAnsi="Calibri" w:cs="Calibri"/>
            <w:noProof/>
            <w:sz w:val="16"/>
            <w:szCs w:val="16"/>
          </w:rPr>
          <w:t>https://www.gbif.org/occurrence/80108186</w:t>
        </w:r>
      </w:hyperlink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POLLICHIA – Verein für Naturforschung und Landespflege e.V.. ArtenFinder. Occurrence dataset https://doi.org/10.15468/jnnald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Botanic Garden and Botanical Museum Berlin. BoBO - Botanic Garden and Botanical Museum Berlin Observations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9ll2gz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Khidas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K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="00102F72">
        <w:rPr>
          <w:rFonts w:ascii="Calibri" w:hAnsi="Calibri" w:cs="Calibri"/>
          <w:noProof/>
          <w:sz w:val="16"/>
          <w:szCs w:val="16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</w:rPr>
        <w:t xml:space="preserve"> Shorthouse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D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Canadian Museum of Nature Amphibian and Reptile Collection. Version 1.30. Canadian Museum of Nature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hglsas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11 - Mammal Survey Biokovo Nature Park, Croatia. Version 34.3. Field Study Group of the Dutch Mammal Society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4ewgj8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Cost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H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Salgueiro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N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Marque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T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Coelho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H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Gonçalve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R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Brá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L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Monteiro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Ferreir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C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Paul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Oliveir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Pug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Silv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Neve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T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Pereir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F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Magalhãe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Romão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F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Ros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L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Sous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D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Pereir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P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Cabral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Vale-Gonçalve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H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Barro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P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="00102F72">
        <w:rPr>
          <w:rFonts w:ascii="Calibri" w:hAnsi="Calibri" w:cs="Calibri"/>
          <w:noProof/>
          <w:sz w:val="16"/>
          <w:szCs w:val="16"/>
          <w:lang w:val="pt-PT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úria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T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EDP Foz Tua: Amphibians - Ecological Monitoring Program [2010-2017]. EDP - Energias de Portugal</w:t>
      </w:r>
      <w:r w:rsidR="00102F72"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(2018)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noProof/>
          <w:sz w:val="16"/>
          <w:szCs w:val="16"/>
        </w:rPr>
        <w:t>Sampling event dataset https://doi.org/10.15468/uo5uyu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BF2DAE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Cabral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Barro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P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Vale-Gonçalve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H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="00102F72">
        <w:rPr>
          <w:rFonts w:ascii="Calibri" w:hAnsi="Calibri" w:cs="Calibri"/>
          <w:noProof/>
          <w:sz w:val="16"/>
          <w:szCs w:val="16"/>
          <w:lang w:val="pt-PT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Figueir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R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EDP Baixo Sabor: Herpetology – Baseline Studies [2009]. Version 1.5. EDP - Energias de Portugal</w:t>
      </w:r>
      <w:r w:rsidR="00102F72"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(2017)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BF2DAE">
        <w:rPr>
          <w:rFonts w:ascii="Calibri" w:hAnsi="Calibri" w:cs="Calibri"/>
          <w:noProof/>
          <w:sz w:val="16"/>
          <w:szCs w:val="16"/>
        </w:rPr>
        <w:t>Occurrence dataset https://doi.org/10.15468/qxceio accessed via GBIF.org on 2019-05-29.</w:t>
      </w:r>
    </w:p>
    <w:p w:rsidR="00D81238" w:rsidRPr="00BF2DAE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Cezón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K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Estación Experimental de Zonas Áridas (CSIC): EEZA-Herpet. </w:t>
      </w:r>
      <w:r w:rsidRPr="009078F1">
        <w:rPr>
          <w:rFonts w:ascii="Calibri" w:hAnsi="Calibri" w:cs="Calibri"/>
          <w:noProof/>
          <w:sz w:val="16"/>
          <w:szCs w:val="16"/>
        </w:rPr>
        <w:t>Experimental Station of Arid Areas (CSIC)</w:t>
      </w:r>
      <w:r w:rsidR="00102F72">
        <w:rPr>
          <w:rFonts w:ascii="Calibri" w:hAnsi="Calibri" w:cs="Calibri"/>
          <w:noProof/>
          <w:sz w:val="16"/>
          <w:szCs w:val="16"/>
        </w:rPr>
        <w:t xml:space="preserve"> </w:t>
      </w:r>
      <w:r w:rsidR="00102F72" w:rsidRPr="005C512D">
        <w:rPr>
          <w:rFonts w:ascii="Calibri" w:hAnsi="Calibri" w:cs="Calibri"/>
          <w:noProof/>
          <w:sz w:val="16"/>
          <w:szCs w:val="16"/>
        </w:rPr>
        <w:t>(2018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xt44zl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12 - Mammal Survey Galicia, Spain. Version 2.3. Field Study Group of the Dutch Mammal Society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jcqnp1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Brown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R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KUBI Herpetology Collection. Version 31.25. University of Kansas Biodiversity Institute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ubdwdc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Ceríaco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L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Amphibia collection of the Museu Nacional de História Natural e da Ciência, Universidade de Lisboa, Portugal. </w:t>
      </w:r>
      <w:r w:rsidRPr="009078F1">
        <w:rPr>
          <w:rFonts w:ascii="Calibri" w:hAnsi="Calibri" w:cs="Calibri"/>
          <w:noProof/>
          <w:sz w:val="16"/>
          <w:szCs w:val="16"/>
        </w:rPr>
        <w:t>National Museum of Natural History and Science, University of Lisbon</w:t>
      </w:r>
      <w:r w:rsidR="00102F72" w:rsidRPr="00102F72">
        <w:rPr>
          <w:rFonts w:ascii="Calibri" w:hAnsi="Calibri" w:cs="Calibri"/>
          <w:noProof/>
          <w:sz w:val="16"/>
          <w:szCs w:val="16"/>
        </w:rPr>
        <w:t xml:space="preserve"> (2016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qe8u2w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Cezón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K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useo Nacional de Ciencias Naturales, Madrid: MNCN_Herpeto. </w:t>
      </w:r>
      <w:r w:rsidRPr="009078F1">
        <w:rPr>
          <w:rFonts w:ascii="Calibri" w:hAnsi="Calibri" w:cs="Calibri"/>
          <w:noProof/>
          <w:sz w:val="16"/>
          <w:szCs w:val="16"/>
        </w:rPr>
        <w:t>Spanish National Museum of Natural Sciences (CSIC)</w:t>
      </w:r>
      <w:r w:rsidR="00102F72" w:rsidRPr="00102F72">
        <w:rPr>
          <w:rFonts w:ascii="Calibri" w:hAnsi="Calibri" w:cs="Calibri"/>
          <w:noProof/>
          <w:sz w:val="16"/>
          <w:szCs w:val="16"/>
        </w:rPr>
        <w:t xml:space="preserve"> (2018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dm0m5e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5C512D">
        <w:rPr>
          <w:rFonts w:ascii="Calibri" w:hAnsi="Calibri" w:cs="Calibri"/>
          <w:noProof/>
          <w:sz w:val="16"/>
          <w:szCs w:val="16"/>
          <w:lang w:val="pt-PT"/>
        </w:rPr>
        <w:t>Carrera</w:t>
      </w:r>
      <w:r w:rsidR="00B90513" w:rsidRPr="005C512D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5C512D">
        <w:rPr>
          <w:rFonts w:ascii="Calibri" w:hAnsi="Calibri" w:cs="Calibri"/>
          <w:noProof/>
          <w:sz w:val="16"/>
          <w:szCs w:val="16"/>
          <w:lang w:val="pt-PT"/>
        </w:rPr>
        <w:t xml:space="preserve"> D</w:t>
      </w:r>
      <w:r w:rsidR="00B90513" w:rsidRPr="005C512D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5C512D">
        <w:rPr>
          <w:rFonts w:ascii="Calibri" w:hAnsi="Calibri" w:cs="Calibri"/>
          <w:noProof/>
          <w:sz w:val="16"/>
          <w:szCs w:val="16"/>
          <w:lang w:val="pt-PT"/>
        </w:rPr>
        <w:t xml:space="preserve"> DIBA-Parc Natural del Montseny. </w:t>
      </w:r>
      <w:r w:rsidRPr="009078F1">
        <w:rPr>
          <w:rFonts w:ascii="Calibri" w:hAnsi="Calibri" w:cs="Calibri"/>
          <w:noProof/>
          <w:sz w:val="16"/>
          <w:szCs w:val="16"/>
        </w:rPr>
        <w:t>Version 1.2. Diputació de Barcelona</w:t>
      </w:r>
      <w:r w:rsidR="00102F72">
        <w:rPr>
          <w:rFonts w:ascii="Calibri" w:hAnsi="Calibri" w:cs="Calibri"/>
          <w:noProof/>
          <w:sz w:val="16"/>
          <w:szCs w:val="16"/>
          <w:lang w:val="pt-PT"/>
        </w:rPr>
        <w:t xml:space="preserve"> (2018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70/ug15ii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Danis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auna and flora inventories (terrestrial and limnetic) from the South of Belgium. Version 1.11. Université Libre de Bruxelles (ULB)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dwlarm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rton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NCSM Herpetology Collection. Version 26.2. North Carolina State Museum of Natural Sciences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8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enivwl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lastRenderedPageBreak/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03 - Mammal Survey Alvao Natural Park, Portugal. Version 10.3. Field Study Group of the Dutch Mammal Society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eswvar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09 - Mammal Survey Serra da Estrela, Portugal. Version 9.3. Field Study Group of the Dutch Mammal Society</w:t>
      </w:r>
      <w:r w:rsidR="00102F72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ff05ok accessed via GBIF.org on 2019-05-29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08 - Mammal Survey Muntii Padurea Craiului - Apuseni mountains, Romania. Version 10.3. Field Study Group of the Dutch Mammal Society</w:t>
      </w:r>
      <w:r w:rsidR="00102F72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sxiya3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05 - Mammal Survey Pol'ana Biosphere reserve, Slovakia. Version 10.2. Field Study Group of the Dutch Mammal Society</w:t>
      </w:r>
      <w:r w:rsidR="00102F72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yvdkh8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04 - Mammal Survey Rakitovec, Slovenia. Version 20.3. Field Study Group of the Dutch Mammal Society</w:t>
      </w:r>
      <w:r w:rsidR="00102F72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qptlr7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Museum für Naturkunde Berlin. Anymals+plants - Citizen Science Data. Occurrence dataset https://doi.org/10.15468/ee6ps6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Caritg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R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="00102F72">
        <w:rPr>
          <w:rFonts w:ascii="Calibri" w:hAnsi="Calibri" w:cs="Calibri"/>
          <w:noProof/>
          <w:sz w:val="16"/>
          <w:szCs w:val="16"/>
          <w:lang w:val="pt-PT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artínez de la Riv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Vertebrats d'Andorra. Centre d'estudis de la neu i de la muntanya d'Andorra (CENMA), Institut d'Estudis Andorrans</w:t>
      </w:r>
      <w:r w:rsidR="00102F72"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(2016)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noProof/>
          <w:sz w:val="16"/>
          <w:szCs w:val="16"/>
        </w:rPr>
        <w:t>Occurrence dataset https://doi.org/10.15468/9czi29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Gall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L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Vertebrate Zoology Division - Herpetology, Yale Peabody Museum. Yale University Peabody Museum</w:t>
      </w:r>
      <w:r w:rsidR="00102F72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ypdvp9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Birk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S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BioFresh Pond Data. Version 2.2. BioFresh</w:t>
      </w:r>
      <w:r w:rsidR="00102F72">
        <w:rPr>
          <w:rFonts w:ascii="Calibri" w:hAnsi="Calibri" w:cs="Calibri"/>
          <w:noProof/>
          <w:sz w:val="16"/>
          <w:szCs w:val="16"/>
        </w:rPr>
        <w:t xml:space="preserve"> (2017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3148/bf76 accessed via GBIF.org on 2019-07-18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Turpel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A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="00102F72">
        <w:rPr>
          <w:rFonts w:ascii="Calibri" w:hAnsi="Calibri" w:cs="Calibri"/>
          <w:noProof/>
          <w:sz w:val="16"/>
          <w:szCs w:val="16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</w:rPr>
        <w:t xml:space="preserve"> Walisch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T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Collections and observation data National Museum of Natural History Luxembourg. Musée national d'histoire naturelle Luxembourg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s2iu7d accessed via GBIF.org on 2019-07-18.</w:t>
      </w:r>
    </w:p>
    <w:p w:rsidR="00F5721D" w:rsidRDefault="00F5721D">
      <w:pPr>
        <w:rPr>
          <w:b/>
        </w:rPr>
      </w:pPr>
    </w:p>
    <w:sectPr w:rsidR="00F5721D" w:rsidSect="00321F20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63551EF"/>
    <w:multiLevelType w:val="hybridMultilevel"/>
    <w:tmpl w:val="FE3AC074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65C0223"/>
    <w:multiLevelType w:val="hybridMultilevel"/>
    <w:tmpl w:val="6D0E3702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grammar="clean"/>
  <w:defaultTabStop w:val="708"/>
  <w:hyphenationZone w:val="425"/>
  <w:drawingGridHorizontalSpacing w:val="110"/>
  <w:displayHorizontalDrawingGridEvery w:val="2"/>
  <w:characterSpacingControl w:val="doNotCompress"/>
  <w:compat/>
  <w:rsids>
    <w:rsidRoot w:val="00AA64D6"/>
    <w:rsid w:val="000B2CC6"/>
    <w:rsid w:val="00102F72"/>
    <w:rsid w:val="0011434D"/>
    <w:rsid w:val="00127C5A"/>
    <w:rsid w:val="001429D0"/>
    <w:rsid w:val="00147364"/>
    <w:rsid w:val="00152080"/>
    <w:rsid w:val="001E65A1"/>
    <w:rsid w:val="002012F6"/>
    <w:rsid w:val="00211D21"/>
    <w:rsid w:val="003110FE"/>
    <w:rsid w:val="00321F20"/>
    <w:rsid w:val="003330FF"/>
    <w:rsid w:val="00335CE9"/>
    <w:rsid w:val="003B4235"/>
    <w:rsid w:val="00450053"/>
    <w:rsid w:val="00481F2A"/>
    <w:rsid w:val="004F6453"/>
    <w:rsid w:val="005C512D"/>
    <w:rsid w:val="005E3F6C"/>
    <w:rsid w:val="005E7649"/>
    <w:rsid w:val="00624197"/>
    <w:rsid w:val="006305C5"/>
    <w:rsid w:val="006862B5"/>
    <w:rsid w:val="007A3391"/>
    <w:rsid w:val="007E2420"/>
    <w:rsid w:val="0083785E"/>
    <w:rsid w:val="009078F1"/>
    <w:rsid w:val="0098391D"/>
    <w:rsid w:val="00A44CD6"/>
    <w:rsid w:val="00A67591"/>
    <w:rsid w:val="00A76F58"/>
    <w:rsid w:val="00AA64D6"/>
    <w:rsid w:val="00B048E3"/>
    <w:rsid w:val="00B10394"/>
    <w:rsid w:val="00B109A3"/>
    <w:rsid w:val="00B34426"/>
    <w:rsid w:val="00B653F9"/>
    <w:rsid w:val="00B67F13"/>
    <w:rsid w:val="00B90513"/>
    <w:rsid w:val="00BB3601"/>
    <w:rsid w:val="00BC69A7"/>
    <w:rsid w:val="00BF16F5"/>
    <w:rsid w:val="00BF2DAE"/>
    <w:rsid w:val="00BF6FFC"/>
    <w:rsid w:val="00C076F6"/>
    <w:rsid w:val="00CD08EE"/>
    <w:rsid w:val="00CD7E28"/>
    <w:rsid w:val="00CE74F1"/>
    <w:rsid w:val="00D01C02"/>
    <w:rsid w:val="00D01E78"/>
    <w:rsid w:val="00D81238"/>
    <w:rsid w:val="00D9217B"/>
    <w:rsid w:val="00DB6DD9"/>
    <w:rsid w:val="00DE44A1"/>
    <w:rsid w:val="00E21A50"/>
    <w:rsid w:val="00E53F90"/>
    <w:rsid w:val="00EA02C3"/>
    <w:rsid w:val="00EB0AF2"/>
    <w:rsid w:val="00F03E15"/>
    <w:rsid w:val="00F41272"/>
    <w:rsid w:val="00F42F41"/>
    <w:rsid w:val="00F5721D"/>
    <w:rsid w:val="00F761CA"/>
    <w:rsid w:val="00F854F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434D"/>
    <w:rPr>
      <w:lang w:val="en-US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iperligao">
    <w:name w:val="Hyperlink"/>
    <w:basedOn w:val="Tipodeletrapredefinidodopargrafo"/>
    <w:uiPriority w:val="99"/>
    <w:unhideWhenUsed/>
    <w:rsid w:val="00F5721D"/>
    <w:rPr>
      <w:color w:val="0000FF" w:themeColor="hyperlink"/>
      <w:u w:val="single"/>
    </w:rPr>
  </w:style>
  <w:style w:type="paragraph" w:styleId="PargrafodaLista">
    <w:name w:val="List Paragraph"/>
    <w:basedOn w:val="Normal"/>
    <w:uiPriority w:val="34"/>
    <w:qFormat/>
    <w:rsid w:val="00F5721D"/>
    <w:pPr>
      <w:ind w:left="720"/>
      <w:contextualSpacing/>
    </w:pPr>
  </w:style>
  <w:style w:type="paragraph" w:styleId="Textodebalo">
    <w:name w:val="Balloon Text"/>
    <w:basedOn w:val="Normal"/>
    <w:link w:val="TextodebaloCarcter"/>
    <w:uiPriority w:val="99"/>
    <w:semiHidden/>
    <w:unhideWhenUsed/>
    <w:rsid w:val="00C076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C076F6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8506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69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189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gbif.org/occurrence/80108186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C315029-D602-41A2-BAC3-D43EE63EA9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09</Pages>
  <Words>41242</Words>
  <Characters>222711</Characters>
  <Application>Microsoft Office Word</Application>
  <DocSecurity>0</DocSecurity>
  <Lines>1855</Lines>
  <Paragraphs>52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342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co Dinis</dc:creator>
  <cp:lastModifiedBy>Marco Dinis</cp:lastModifiedBy>
  <cp:revision>3</cp:revision>
  <dcterms:created xsi:type="dcterms:W3CDTF">2022-04-05T13:33:00Z</dcterms:created>
  <dcterms:modified xsi:type="dcterms:W3CDTF">2022-04-05T13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7d2ca4a-02b4-367a-acd8-524e5c255d6c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sociological-association</vt:lpwstr>
  </property>
  <property fmtid="{D5CDD505-2E9C-101B-9397-08002B2CF9AE}" pid="6" name="Mendeley Recent Style Name 0_1">
    <vt:lpwstr>American Sociological Association</vt:lpwstr>
  </property>
  <property fmtid="{D5CDD505-2E9C-101B-9397-08002B2CF9AE}" pid="7" name="Mendeley Recent Style Id 1_1">
    <vt:lpwstr>http://www.zotero.org/styles/biological-invasions</vt:lpwstr>
  </property>
  <property fmtid="{D5CDD505-2E9C-101B-9397-08002B2CF9AE}" pid="8" name="Mendeley Recent Style Name 1_1">
    <vt:lpwstr>Biological Invasions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frontiers-in-ecology-and-evolution</vt:lpwstr>
  </property>
  <property fmtid="{D5CDD505-2E9C-101B-9397-08002B2CF9AE}" pid="14" name="Mendeley Recent Style Name 4_1">
    <vt:lpwstr>Frontiers in Ecology and Evolution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journal-of-environmental-management</vt:lpwstr>
  </property>
  <property fmtid="{D5CDD505-2E9C-101B-9397-08002B2CF9AE}" pid="18" name="Mendeley Recent Style Name 6_1">
    <vt:lpwstr>Journal of Environmental Management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